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0D4ECD" w14:textId="386D5F93" w:rsidR="00E12484" w:rsidRDefault="00E12484" w:rsidP="00E5498C">
      <w:pPr>
        <w:spacing w:line="480" w:lineRule="auto"/>
        <w:jc w:val="center"/>
        <w:rPr>
          <w:b/>
          <w:smallCaps/>
          <w:u w:val="single"/>
        </w:rPr>
      </w:pPr>
      <w:r>
        <w:rPr>
          <w:b/>
          <w:smallCaps/>
          <w:u w:val="single"/>
        </w:rPr>
        <w:t>SUPPLEMENTARY INFORMATION</w:t>
      </w:r>
    </w:p>
    <w:p w14:paraId="44B8212E" w14:textId="574FB354" w:rsidR="003534A1" w:rsidRDefault="003534A1" w:rsidP="00C45047">
      <w:pPr>
        <w:spacing w:line="480" w:lineRule="auto"/>
        <w:jc w:val="both"/>
        <w:rPr>
          <w:b/>
          <w:sz w:val="28"/>
          <w:szCs w:val="28"/>
        </w:rPr>
      </w:pPr>
      <w:r w:rsidRPr="003534A1">
        <w:rPr>
          <w:b/>
          <w:sz w:val="28"/>
          <w:szCs w:val="28"/>
        </w:rPr>
        <w:t>Assessing FilmArray Pneumonia+ Panel dynamics during antibiotic treatment to predict clinical success in ICU patients with ventilated hospital-acquired pneumonia and ventilator-associated pneumonia: a multicenter prospective study</w:t>
      </w:r>
    </w:p>
    <w:p w14:paraId="279F7901" w14:textId="77777777" w:rsidR="0097369C" w:rsidRDefault="0097369C" w:rsidP="00C45047">
      <w:pPr>
        <w:spacing w:line="480" w:lineRule="auto"/>
        <w:jc w:val="both"/>
        <w:rPr>
          <w:b/>
          <w:sz w:val="28"/>
          <w:szCs w:val="28"/>
        </w:rPr>
      </w:pPr>
    </w:p>
    <w:sdt>
      <w:sdtPr>
        <w:rPr>
          <w:rFonts w:ascii="Times New Roman" w:eastAsia="Times New Roman" w:hAnsi="Times New Roman" w:cs="Times New Roman"/>
          <w:color w:val="auto"/>
          <w:sz w:val="24"/>
          <w:szCs w:val="24"/>
          <w:lang w:val="en-US"/>
        </w:rPr>
        <w:id w:val="24815834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6DDB661" w14:textId="52555328" w:rsidR="003534A1" w:rsidRPr="00E5498C" w:rsidRDefault="00E5498C" w:rsidP="004A03D2">
          <w:pPr>
            <w:pStyle w:val="En-ttedetabledesmatires"/>
            <w:spacing w:after="240" w:line="360" w:lineRule="auto"/>
            <w:rPr>
              <w:rFonts w:ascii="Times New Roman" w:hAnsi="Times New Roman" w:cs="Times New Roman"/>
              <w:b/>
              <w:bCs/>
            </w:rPr>
          </w:pPr>
          <w:r>
            <w:rPr>
              <w:rFonts w:ascii="Times New Roman" w:hAnsi="Times New Roman" w:cs="Times New Roman"/>
              <w:b/>
              <w:bCs/>
            </w:rPr>
            <w:t>Table of contents</w:t>
          </w:r>
        </w:p>
        <w:p w14:paraId="11FB9CF3" w14:textId="15DDE5CA" w:rsidR="0097369C" w:rsidRDefault="003534A1">
          <w:pPr>
            <w:pStyle w:val="TM1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r>
            <w:fldChar w:fldCharType="begin"/>
          </w:r>
          <w:r w:rsidRPr="003534A1">
            <w:rPr>
              <w:lang w:val="fr-FR"/>
            </w:rPr>
            <w:instrText xml:space="preserve"> TOC \o "1-3" \h \z \u </w:instrText>
          </w:r>
          <w:r>
            <w:fldChar w:fldCharType="separate"/>
          </w:r>
          <w:hyperlink w:anchor="_Toc193875630" w:history="1">
            <w:r w:rsidR="0097369C" w:rsidRPr="009209FC">
              <w:rPr>
                <w:rStyle w:val="Lienhypertexte"/>
              </w:rPr>
              <w:t>Methods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0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2</w:t>
            </w:r>
            <w:r w:rsidR="0097369C">
              <w:rPr>
                <w:webHidden/>
              </w:rPr>
              <w:fldChar w:fldCharType="end"/>
            </w:r>
          </w:hyperlink>
        </w:p>
        <w:p w14:paraId="7CC0E254" w14:textId="1B13CAB6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1" w:history="1">
            <w:r w:rsidR="0097369C" w:rsidRPr="009209FC">
              <w:rPr>
                <w:rStyle w:val="Lienhypertexte"/>
                <w:i/>
              </w:rPr>
              <w:t>Study design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1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2</w:t>
            </w:r>
            <w:r w:rsidR="0097369C">
              <w:rPr>
                <w:webHidden/>
              </w:rPr>
              <w:fldChar w:fldCharType="end"/>
            </w:r>
          </w:hyperlink>
        </w:p>
        <w:p w14:paraId="0EB7985F" w14:textId="78847869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2" w:history="1">
            <w:r w:rsidR="0097369C" w:rsidRPr="009209FC">
              <w:rPr>
                <w:rStyle w:val="Lienhypertexte"/>
                <w:i/>
              </w:rPr>
              <w:t>Definitions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2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2</w:t>
            </w:r>
            <w:r w:rsidR="0097369C">
              <w:rPr>
                <w:webHidden/>
              </w:rPr>
              <w:fldChar w:fldCharType="end"/>
            </w:r>
          </w:hyperlink>
        </w:p>
        <w:p w14:paraId="345D1EB3" w14:textId="2BBAAF99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3" w:history="1">
            <w:r w:rsidR="0097369C" w:rsidRPr="009209FC">
              <w:rPr>
                <w:rStyle w:val="Lienhypertexte"/>
                <w:i/>
              </w:rPr>
              <w:t>Data collection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3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3</w:t>
            </w:r>
            <w:r w:rsidR="0097369C">
              <w:rPr>
                <w:webHidden/>
              </w:rPr>
              <w:fldChar w:fldCharType="end"/>
            </w:r>
          </w:hyperlink>
        </w:p>
        <w:p w14:paraId="736F769E" w14:textId="0A347884" w:rsidR="0097369C" w:rsidRDefault="00A2541D" w:rsidP="0097369C">
          <w:pPr>
            <w:pStyle w:val="TM1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4" w:history="1">
            <w:r w:rsidR="0097369C" w:rsidRPr="009209FC">
              <w:rPr>
                <w:rStyle w:val="Lienhypertexte"/>
              </w:rPr>
              <w:t>Tables and figures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4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4</w:t>
            </w:r>
            <w:r w:rsidR="0097369C">
              <w:rPr>
                <w:webHidden/>
              </w:rPr>
              <w:fldChar w:fldCharType="end"/>
            </w:r>
          </w:hyperlink>
        </w:p>
        <w:p w14:paraId="16267114" w14:textId="69A9866C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5" w:history="1">
            <w:r w:rsidR="0097369C" w:rsidRPr="009209FC">
              <w:rPr>
                <w:rStyle w:val="Lienhypertexte"/>
              </w:rPr>
              <w:t>Supplementary Table 1. Bacteria identified in culture and FA-PP from diagnostic samples (BAL or mini-BAL)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5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4</w:t>
            </w:r>
            <w:r w:rsidR="0097369C">
              <w:rPr>
                <w:webHidden/>
              </w:rPr>
              <w:fldChar w:fldCharType="end"/>
            </w:r>
          </w:hyperlink>
        </w:p>
        <w:p w14:paraId="5BCCD279" w14:textId="26675AFF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6" w:history="1">
            <w:r w:rsidR="0097369C" w:rsidRPr="009209FC">
              <w:rPr>
                <w:rStyle w:val="Lienhypertexte"/>
              </w:rPr>
              <w:t>Supplementary Table 2. Association between initial bacterial load by FA-PP and culture and clinical outcome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6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4</w:t>
            </w:r>
            <w:r w:rsidR="0097369C">
              <w:rPr>
                <w:webHidden/>
              </w:rPr>
              <w:fldChar w:fldCharType="end"/>
            </w:r>
          </w:hyperlink>
        </w:p>
        <w:p w14:paraId="5BB34D5D" w14:textId="0500AAF1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7" w:history="1">
            <w:r w:rsidR="0097369C" w:rsidRPr="009209FC">
              <w:rPr>
                <w:rStyle w:val="Lienhypertexte"/>
              </w:rPr>
              <w:t>Supplementary Table 3. Bacteria detected by FA-PP but not by culture from diagnostic samples (BAL or mini-BAL)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7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5</w:t>
            </w:r>
            <w:r w:rsidR="0097369C">
              <w:rPr>
                <w:webHidden/>
              </w:rPr>
              <w:fldChar w:fldCharType="end"/>
            </w:r>
          </w:hyperlink>
        </w:p>
        <w:p w14:paraId="08ABC7B9" w14:textId="6FBD60FF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8" w:history="1">
            <w:r w:rsidR="0097369C" w:rsidRPr="009209FC">
              <w:rPr>
                <w:rStyle w:val="Lienhypertexte"/>
              </w:rPr>
              <w:t>Supplementary Table 4. Bacteria detected by culture but not by FA-PP from diagnostic samples (BAL or mini-BAL)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8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5</w:t>
            </w:r>
            <w:r w:rsidR="0097369C">
              <w:rPr>
                <w:webHidden/>
              </w:rPr>
              <w:fldChar w:fldCharType="end"/>
            </w:r>
          </w:hyperlink>
        </w:p>
        <w:p w14:paraId="4119BD01" w14:textId="197116B2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39" w:history="1">
            <w:r w:rsidR="0097369C" w:rsidRPr="009209FC">
              <w:rPr>
                <w:rStyle w:val="Lienhypertexte"/>
              </w:rPr>
              <w:t>Supplementary Table 5. Detection of antimicrobial resistance genes by FA-PP compared to culture in diagnostic samples (BAL or mini-BAL)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39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5</w:t>
            </w:r>
            <w:r w:rsidR="0097369C">
              <w:rPr>
                <w:webHidden/>
              </w:rPr>
              <w:fldChar w:fldCharType="end"/>
            </w:r>
          </w:hyperlink>
        </w:p>
        <w:p w14:paraId="13749D11" w14:textId="1B218E28" w:rsidR="0097369C" w:rsidRDefault="00A2541D" w:rsidP="0097369C">
          <w:pPr>
            <w:pStyle w:val="TM1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40" w:history="1">
            <w:r w:rsidR="0097369C" w:rsidRPr="009209FC">
              <w:rPr>
                <w:rStyle w:val="Lienhypertexte"/>
              </w:rPr>
              <w:t>Informative letters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40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6</w:t>
            </w:r>
            <w:r w:rsidR="0097369C">
              <w:rPr>
                <w:webHidden/>
              </w:rPr>
              <w:fldChar w:fldCharType="end"/>
            </w:r>
          </w:hyperlink>
        </w:p>
        <w:p w14:paraId="7BBA5683" w14:textId="4F652457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41" w:history="1">
            <w:r w:rsidR="0097369C" w:rsidRPr="009209FC">
              <w:rPr>
                <w:rStyle w:val="Lienhypertexte"/>
              </w:rPr>
              <w:t>Informative letter to the patient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41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6</w:t>
            </w:r>
            <w:r w:rsidR="0097369C">
              <w:rPr>
                <w:webHidden/>
              </w:rPr>
              <w:fldChar w:fldCharType="end"/>
            </w:r>
          </w:hyperlink>
        </w:p>
        <w:p w14:paraId="3695C86A" w14:textId="63DBB3FA" w:rsidR="0097369C" w:rsidRDefault="00A2541D" w:rsidP="0097369C">
          <w:pPr>
            <w:pStyle w:val="TM2"/>
            <w:spacing w:line="360" w:lineRule="auto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val="fr-FR"/>
            </w:rPr>
          </w:pPr>
          <w:hyperlink w:anchor="_Toc193875642" w:history="1">
            <w:r w:rsidR="0097369C" w:rsidRPr="009209FC">
              <w:rPr>
                <w:rStyle w:val="Lienhypertexte"/>
              </w:rPr>
              <w:t>Informative letter to relatives</w:t>
            </w:r>
            <w:r w:rsidR="0097369C">
              <w:rPr>
                <w:webHidden/>
              </w:rPr>
              <w:tab/>
            </w:r>
            <w:r w:rsidR="0097369C">
              <w:rPr>
                <w:webHidden/>
              </w:rPr>
              <w:fldChar w:fldCharType="begin"/>
            </w:r>
            <w:r w:rsidR="0097369C">
              <w:rPr>
                <w:webHidden/>
              </w:rPr>
              <w:instrText xml:space="preserve"> PAGEREF _Toc193875642 \h </w:instrText>
            </w:r>
            <w:r w:rsidR="0097369C">
              <w:rPr>
                <w:webHidden/>
              </w:rPr>
            </w:r>
            <w:r w:rsidR="0097369C">
              <w:rPr>
                <w:webHidden/>
              </w:rPr>
              <w:fldChar w:fldCharType="separate"/>
            </w:r>
            <w:r w:rsidR="0097369C">
              <w:rPr>
                <w:webHidden/>
              </w:rPr>
              <w:t>10</w:t>
            </w:r>
            <w:r w:rsidR="0097369C">
              <w:rPr>
                <w:webHidden/>
              </w:rPr>
              <w:fldChar w:fldCharType="end"/>
            </w:r>
          </w:hyperlink>
        </w:p>
        <w:p w14:paraId="62AA8AD1" w14:textId="2B3668D8" w:rsidR="003534A1" w:rsidRPr="003534A1" w:rsidRDefault="003534A1" w:rsidP="004A03D2">
          <w:pPr>
            <w:spacing w:line="360" w:lineRule="auto"/>
            <w:rPr>
              <w:lang w:val="fr-FR"/>
            </w:rPr>
          </w:pPr>
          <w:r>
            <w:rPr>
              <w:b/>
              <w:bCs/>
            </w:rPr>
            <w:fldChar w:fldCharType="end"/>
          </w:r>
        </w:p>
      </w:sdtContent>
    </w:sdt>
    <w:p w14:paraId="1AB81152" w14:textId="5DBC4C1E" w:rsidR="00E12484" w:rsidRPr="003534A1" w:rsidRDefault="00E12484" w:rsidP="004A03D2">
      <w:pPr>
        <w:pStyle w:val="Titre1"/>
        <w:spacing w:after="240" w:line="360" w:lineRule="auto"/>
        <w:rPr>
          <w:sz w:val="40"/>
          <w:szCs w:val="40"/>
        </w:rPr>
      </w:pPr>
      <w:bookmarkStart w:id="0" w:name="_Toc193875630"/>
      <w:r w:rsidRPr="003534A1">
        <w:rPr>
          <w:sz w:val="28"/>
          <w:szCs w:val="28"/>
        </w:rPr>
        <w:lastRenderedPageBreak/>
        <w:t>Methods</w:t>
      </w:r>
      <w:bookmarkEnd w:id="0"/>
    </w:p>
    <w:p w14:paraId="32AF5056" w14:textId="77777777" w:rsidR="00344D15" w:rsidRPr="003534A1" w:rsidRDefault="00344D15" w:rsidP="004A03D2">
      <w:pPr>
        <w:spacing w:line="480" w:lineRule="auto"/>
        <w:jc w:val="both"/>
        <w:outlineLvl w:val="1"/>
        <w:rPr>
          <w:b/>
          <w:i/>
        </w:rPr>
      </w:pPr>
      <w:bookmarkStart w:id="1" w:name="_Toc193875631"/>
      <w:r w:rsidRPr="003534A1">
        <w:rPr>
          <w:b/>
          <w:i/>
        </w:rPr>
        <w:t>Study design</w:t>
      </w:r>
      <w:bookmarkEnd w:id="1"/>
    </w:p>
    <w:p w14:paraId="44BEDEAA" w14:textId="3539EC27" w:rsidR="00344D15" w:rsidRPr="00344D15" w:rsidRDefault="00344D15" w:rsidP="00E5498C">
      <w:pPr>
        <w:spacing w:line="480" w:lineRule="auto"/>
        <w:jc w:val="both"/>
      </w:pPr>
      <w:r>
        <w:t>The study was conducted in four intensive care units (ICUs)</w:t>
      </w:r>
      <w:r w:rsidRPr="006E61E6">
        <w:t>: the medical and infectious diseases ICU and the surgical ICU at Bichat-Claude Bernard Hospital in Paris</w:t>
      </w:r>
      <w:r w:rsidR="00914F32">
        <w:t>,</w:t>
      </w:r>
      <w:r w:rsidRPr="006E61E6">
        <w:t xml:space="preserve"> and the surgical ICU and the liver and digestive ICU at Beaujon Hospital in Clichy.</w:t>
      </w:r>
    </w:p>
    <w:p w14:paraId="2FA562ED" w14:textId="77777777" w:rsidR="00344D15" w:rsidRDefault="00344D15" w:rsidP="00E5498C">
      <w:pPr>
        <w:spacing w:line="480" w:lineRule="auto"/>
        <w:jc w:val="both"/>
        <w:rPr>
          <w:b/>
          <w:i/>
        </w:rPr>
      </w:pPr>
    </w:p>
    <w:p w14:paraId="01CE8414" w14:textId="697103A3" w:rsidR="00E12484" w:rsidRPr="00E5498C" w:rsidRDefault="00E12484" w:rsidP="00E5498C">
      <w:pPr>
        <w:pStyle w:val="Titre2"/>
        <w:rPr>
          <w:i/>
          <w:sz w:val="24"/>
          <w:szCs w:val="24"/>
        </w:rPr>
      </w:pPr>
      <w:bookmarkStart w:id="2" w:name="_Toc193875632"/>
      <w:r w:rsidRPr="00E5498C">
        <w:rPr>
          <w:i/>
          <w:sz w:val="24"/>
          <w:szCs w:val="24"/>
        </w:rPr>
        <w:t>Definitions</w:t>
      </w:r>
      <w:bookmarkEnd w:id="2"/>
    </w:p>
    <w:p w14:paraId="343A8829" w14:textId="77777777" w:rsidR="00E12484" w:rsidRDefault="00E12484" w:rsidP="00E5498C">
      <w:pPr>
        <w:spacing w:line="480" w:lineRule="auto"/>
        <w:jc w:val="both"/>
        <w:rPr>
          <w:i/>
          <w:iCs/>
          <w:u w:val="single"/>
        </w:rPr>
      </w:pPr>
      <w:r w:rsidRPr="007F42E1">
        <w:rPr>
          <w:i/>
          <w:iCs/>
          <w:u w:val="single"/>
        </w:rPr>
        <w:t>Pneumonia:</w:t>
      </w:r>
    </w:p>
    <w:p w14:paraId="44866D7A" w14:textId="2EF50644" w:rsidR="00E12484" w:rsidRPr="007F42E1" w:rsidRDefault="00E12484" w:rsidP="00E5498C">
      <w:pPr>
        <w:spacing w:line="480" w:lineRule="auto"/>
        <w:jc w:val="both"/>
      </w:pPr>
      <w:r>
        <w:t xml:space="preserve">Suspicion of pneumonia was based on new or worsening infiltrates on a chest X-ray or thoracic CT scan and presence of at least two of the following criteria: fever (body temperature </w:t>
      </w:r>
      <w:r w:rsidRPr="006A19F2">
        <w:t>≥</w:t>
      </w:r>
      <w:r>
        <w:t>38.3°C) or hypothermia (body temperature &lt;35°C)</w:t>
      </w:r>
      <w:r w:rsidR="00914F32">
        <w:t>,</w:t>
      </w:r>
      <w:r>
        <w:t xml:space="preserve"> dyspnea</w:t>
      </w:r>
      <w:r w:rsidR="00914F32">
        <w:t>,</w:t>
      </w:r>
      <w:r>
        <w:t xml:space="preserve"> suggestive auscultation (rales or bronchial breath sounds)</w:t>
      </w:r>
      <w:r w:rsidR="00914F32">
        <w:t>,</w:t>
      </w:r>
      <w:r>
        <w:t xml:space="preserve"> purulent sputum or increased respiratory secretions</w:t>
      </w:r>
      <w:r w:rsidR="00914F32">
        <w:t>,</w:t>
      </w:r>
      <w:r>
        <w:t xml:space="preserve"> w</w:t>
      </w:r>
      <w:r w:rsidRPr="00AB2465">
        <w:t>orse</w:t>
      </w:r>
      <w:r>
        <w:t>ning</w:t>
      </w:r>
      <w:r w:rsidRPr="00AB2465">
        <w:t xml:space="preserve"> gas exchange</w:t>
      </w:r>
      <w:r>
        <w:t xml:space="preserve"> (100 mmHg decrease in PaO2/FiO2)</w:t>
      </w:r>
      <w:r w:rsidR="00914F32">
        <w:t>,</w:t>
      </w:r>
      <w:r>
        <w:t xml:space="preserve"> hypotension or increasing vasopressor requirements</w:t>
      </w:r>
      <w:r w:rsidR="00914F32">
        <w:t>,</w:t>
      </w:r>
      <w:r>
        <w:t xml:space="preserve"> altered mental status</w:t>
      </w:r>
      <w:r w:rsidR="00914F32">
        <w:t>,</w:t>
      </w:r>
      <w:r>
        <w:t xml:space="preserve"> white blood cell count &gt;10000 cells/mm</w:t>
      </w:r>
      <w:r w:rsidRPr="007F42E1">
        <w:rPr>
          <w:vertAlign w:val="superscript"/>
        </w:rPr>
        <w:t>3</w:t>
      </w:r>
      <w:r>
        <w:t xml:space="preserve"> or &lt;4000 cells/</w:t>
      </w:r>
      <w:r w:rsidRPr="00AB2465">
        <w:t>mm</w:t>
      </w:r>
      <w:r w:rsidRPr="007F42E1">
        <w:rPr>
          <w:vertAlign w:val="superscript"/>
        </w:rPr>
        <w:t>3</w:t>
      </w:r>
      <w:r>
        <w:t xml:space="preserve"> </w:t>
      </w:r>
      <w:r>
        <w:fldChar w:fldCharType="begin"/>
      </w:r>
      <w:r w:rsidR="009E029B">
        <w:instrText xml:space="preserve"> ADDIN ZOTERO_ITEM CSL_CITATION {"citationID":"mWyXZTSH","properties":{"formattedCitation":"(18)","plainCitation":"(18)","noteIndex":0},"citationItems":[{"id":1485,"uris":["http://zotero.org/users/2522797/items/3AKWR35A"],"itemData":{"id":1485,"type":"article-journal","container-title":"Intensive Care Medicine","DOI":"10.1007/s00134-018-5113-0","ISSN":"0342-4642","issue":"12","journalAbbreviation":"Intensive Care Med","note":"PMID: 29797028\nPMCID: PMC6280825","page":"2216-2218","source":"PubMed Central","title":"ECDC definitions and methods for the surveillance of healthcare-associated infections in intensive care units","volume":"44","author":[{"family":"Plachouras","given":"Diamantis"},{"family":"Lepape","given":"Alain"},{"family":"Suetens","given":"Carl"}],"issued":{"date-parts":[["2018"]]}}}],"schema":"https://github.com/citation-style-language/schema/raw/master/csl-citation.json"} </w:instrText>
      </w:r>
      <w:r>
        <w:fldChar w:fldCharType="separate"/>
      </w:r>
      <w:r w:rsidR="009E029B" w:rsidRPr="009E029B">
        <w:t>(18)</w:t>
      </w:r>
      <w:r>
        <w:fldChar w:fldCharType="end"/>
      </w:r>
      <w:r>
        <w:t>.</w:t>
      </w:r>
    </w:p>
    <w:p w14:paraId="7422C054" w14:textId="77777777" w:rsidR="00E12484" w:rsidRPr="007F42E1" w:rsidRDefault="00E12484" w:rsidP="00E5498C">
      <w:pPr>
        <w:spacing w:line="480" w:lineRule="auto"/>
        <w:jc w:val="both"/>
        <w:rPr>
          <w:i/>
          <w:iCs/>
          <w:u w:val="single"/>
        </w:rPr>
      </w:pPr>
      <w:r w:rsidRPr="007F42E1">
        <w:rPr>
          <w:i/>
          <w:iCs/>
          <w:u w:val="single"/>
        </w:rPr>
        <w:t>vHA</w:t>
      </w:r>
      <w:r>
        <w:rPr>
          <w:i/>
          <w:iCs/>
          <w:u w:val="single"/>
        </w:rPr>
        <w:t>P</w:t>
      </w:r>
      <w:r w:rsidRPr="007F42E1">
        <w:rPr>
          <w:i/>
          <w:iCs/>
          <w:u w:val="single"/>
        </w:rPr>
        <w:t xml:space="preserve">: </w:t>
      </w:r>
    </w:p>
    <w:p w14:paraId="74393CA4" w14:textId="77777777" w:rsidR="00E12484" w:rsidRDefault="00E12484" w:rsidP="00E5498C">
      <w:pPr>
        <w:spacing w:line="480" w:lineRule="auto"/>
        <w:jc w:val="both"/>
      </w:pPr>
      <w:r>
        <w:t>An episode that occurs more than 48 hours after admission to a healthcare facility and requires invasive mechanical ventilation within the first 24 hours after diagnosis.</w:t>
      </w:r>
    </w:p>
    <w:p w14:paraId="52D84F98" w14:textId="77777777" w:rsidR="00E12484" w:rsidRDefault="00E12484" w:rsidP="00E5498C">
      <w:pPr>
        <w:spacing w:line="480" w:lineRule="auto"/>
        <w:jc w:val="both"/>
        <w:rPr>
          <w:i/>
          <w:iCs/>
          <w:u w:val="single"/>
        </w:rPr>
      </w:pPr>
      <w:r w:rsidRPr="007F42E1">
        <w:rPr>
          <w:i/>
          <w:iCs/>
          <w:u w:val="single"/>
        </w:rPr>
        <w:t>VAP:</w:t>
      </w:r>
    </w:p>
    <w:p w14:paraId="4F726956" w14:textId="7E56417F" w:rsidR="00E12484" w:rsidRPr="007B7B29" w:rsidRDefault="00E12484" w:rsidP="00E5498C">
      <w:pPr>
        <w:spacing w:line="480" w:lineRule="auto"/>
        <w:jc w:val="both"/>
      </w:pPr>
      <w:r w:rsidRPr="007B7B29">
        <w:t>An episode</w:t>
      </w:r>
      <w:r>
        <w:t xml:space="preserve"> that</w:t>
      </w:r>
      <w:r w:rsidRPr="007B7B29">
        <w:t xml:space="preserve"> occur</w:t>
      </w:r>
      <w:r>
        <w:t>s at least</w:t>
      </w:r>
      <w:r w:rsidRPr="007B7B29">
        <w:t xml:space="preserve"> 48 hours after the initiation of invasive mechanical ventilation</w:t>
      </w:r>
      <w:r>
        <w:t xml:space="preserve"> </w:t>
      </w:r>
      <w:r>
        <w:fldChar w:fldCharType="begin"/>
      </w:r>
      <w:r w:rsidR="009E029B">
        <w:instrText xml:space="preserve"> ADDIN ZOTERO_ITEM CSL_CITATION {"citationID":"Rec5o0Tm","properties":{"formattedCitation":"(19)","plainCitation":"(19)","noteIndex":0},"citationItems":[{"id":1497,"uris":["http://zotero.org/users/2522797/items/SV72G7RM"],"itemData":{"id":1497,"type":"article-journal","container-title":"Intensive care medicine","DOI":"10.1007/s00134-019-05859-9","ISSN":"1432-1238","issue":"3","journalAbbreviation":"Intensive Care Med","language":"eng","note":"PMID: 31938826\nPMCID: PMC7223396","page":"488-491","source":"Europe PMC","title":"What is new in non-ventilated ICU-acquired pneumonia","volume":"46","author":[{"family":"Saied","given":"Wafa Ibn"},{"family":"Martin-Loeches","given":"Ignacio"},{"family":"Timsit","given":"Jean-François"}],"issued":{"date-parts":[["2020",3,1]]}}}],"schema":"https://github.com/citation-style-language/schema/raw/master/csl-citation.json"} </w:instrText>
      </w:r>
      <w:r>
        <w:fldChar w:fldCharType="separate"/>
      </w:r>
      <w:r w:rsidR="009E029B" w:rsidRPr="009E029B">
        <w:t>(19)</w:t>
      </w:r>
      <w:r>
        <w:fldChar w:fldCharType="end"/>
      </w:r>
      <w:r w:rsidRPr="007B7B29">
        <w:t>.</w:t>
      </w:r>
    </w:p>
    <w:p w14:paraId="733FF064" w14:textId="77777777" w:rsidR="00E12484" w:rsidRPr="007F42E1" w:rsidRDefault="00E12484" w:rsidP="00E5498C">
      <w:pPr>
        <w:spacing w:line="480" w:lineRule="auto"/>
        <w:jc w:val="both"/>
        <w:rPr>
          <w:i/>
          <w:iCs/>
          <w:u w:val="single"/>
        </w:rPr>
      </w:pPr>
      <w:r w:rsidRPr="007F42E1">
        <w:rPr>
          <w:i/>
          <w:iCs/>
          <w:u w:val="single"/>
        </w:rPr>
        <w:t>Recurrence:</w:t>
      </w:r>
    </w:p>
    <w:p w14:paraId="76F61899" w14:textId="1A7BAD4D" w:rsidR="00E12484" w:rsidRDefault="00E12484" w:rsidP="00E5498C">
      <w:pPr>
        <w:spacing w:line="480" w:lineRule="auto"/>
        <w:jc w:val="both"/>
      </w:pPr>
      <w:r>
        <w:t>A new microbiologically documented pneumonia</w:t>
      </w:r>
      <w:r w:rsidR="00914F32">
        <w:t>,</w:t>
      </w:r>
      <w:r>
        <w:t xml:space="preserve"> including both relapse and superinfection.</w:t>
      </w:r>
    </w:p>
    <w:p w14:paraId="5A1A918D" w14:textId="77777777" w:rsidR="00E12484" w:rsidRPr="007F42E1" w:rsidRDefault="00E12484" w:rsidP="00E5498C">
      <w:pPr>
        <w:spacing w:line="480" w:lineRule="auto"/>
        <w:jc w:val="both"/>
        <w:rPr>
          <w:bCs/>
          <w:i/>
          <w:u w:val="single"/>
        </w:rPr>
      </w:pPr>
      <w:r w:rsidRPr="007F42E1">
        <w:rPr>
          <w:bCs/>
          <w:i/>
          <w:u w:val="single"/>
        </w:rPr>
        <w:t xml:space="preserve">Relapse: </w:t>
      </w:r>
    </w:p>
    <w:p w14:paraId="484EC4AF" w14:textId="77777777" w:rsidR="00E12484" w:rsidRPr="007F42E1" w:rsidRDefault="00E12484" w:rsidP="00E5498C">
      <w:pPr>
        <w:spacing w:line="480" w:lineRule="auto"/>
        <w:jc w:val="both"/>
        <w:rPr>
          <w:bCs/>
          <w:i/>
        </w:rPr>
      </w:pPr>
      <w:r>
        <w:t>Regrowth of at least one of the initial causative bacterial isolates with the same antibiotic susceptibility profile in the second sample.</w:t>
      </w:r>
    </w:p>
    <w:p w14:paraId="10DC4E16" w14:textId="77777777" w:rsidR="00E12484" w:rsidRPr="007F42E1" w:rsidRDefault="00E12484" w:rsidP="00E5498C">
      <w:pPr>
        <w:spacing w:line="480" w:lineRule="auto"/>
        <w:jc w:val="both"/>
        <w:rPr>
          <w:bCs/>
          <w:i/>
          <w:u w:val="single"/>
        </w:rPr>
      </w:pPr>
      <w:r w:rsidRPr="007F42E1">
        <w:rPr>
          <w:bCs/>
          <w:i/>
          <w:u w:val="single"/>
        </w:rPr>
        <w:lastRenderedPageBreak/>
        <w:t>Re-infection:</w:t>
      </w:r>
    </w:p>
    <w:p w14:paraId="6EAC53AB" w14:textId="6FD2EE3B" w:rsidR="00E12484" w:rsidRDefault="00E12484" w:rsidP="00E5498C">
      <w:pPr>
        <w:spacing w:line="480" w:lineRule="auto"/>
        <w:jc w:val="both"/>
      </w:pPr>
      <w:r>
        <w:t>Identification of a pathogen different from the initial one in the second sample.</w:t>
      </w:r>
    </w:p>
    <w:p w14:paraId="0A0A30DE" w14:textId="72A9B2F0" w:rsidR="00E12484" w:rsidRPr="00E12484" w:rsidRDefault="00E12484" w:rsidP="00E5498C">
      <w:pPr>
        <w:spacing w:line="480" w:lineRule="auto"/>
        <w:jc w:val="both"/>
        <w:rPr>
          <w:i/>
          <w:iCs/>
          <w:u w:val="single"/>
        </w:rPr>
      </w:pPr>
      <w:r w:rsidRPr="00E12484">
        <w:rPr>
          <w:i/>
          <w:iCs/>
          <w:u w:val="single"/>
        </w:rPr>
        <w:t>Clinical cure:</w:t>
      </w:r>
    </w:p>
    <w:p w14:paraId="111A750F" w14:textId="4493ADCE" w:rsidR="00E12484" w:rsidRDefault="00E12484" w:rsidP="00E5498C">
      <w:pPr>
        <w:spacing w:line="480" w:lineRule="auto"/>
        <w:jc w:val="both"/>
      </w:pPr>
      <w:r w:rsidRPr="000F10E9">
        <w:t>The clinical criteria include the resolution of signs and symptoms present at enrollment</w:t>
      </w:r>
      <w:r w:rsidR="00914F32">
        <w:t>,</w:t>
      </w:r>
      <w:r w:rsidRPr="000F10E9">
        <w:t xml:space="preserve"> such as the resolution of sepsis symptoms</w:t>
      </w:r>
      <w:r w:rsidR="00914F32">
        <w:t>,</w:t>
      </w:r>
      <w:r w:rsidRPr="000F10E9">
        <w:t xml:space="preserve"> improvement in oxygenation parameters indicated by a return to the inclusion PaO2/FiO2 within 50 mmHg of the initial value</w:t>
      </w:r>
      <w:r w:rsidR="00914F32">
        <w:t>,</w:t>
      </w:r>
      <w:r w:rsidRPr="000F10E9">
        <w:t xml:space="preserve"> and the absence of new sepsis signs</w:t>
      </w:r>
      <w:r>
        <w:t xml:space="preserve"> </w:t>
      </w:r>
      <w:r>
        <w:fldChar w:fldCharType="begin"/>
      </w:r>
      <w:r w:rsidR="009E029B">
        <w:instrText xml:space="preserve"> ADDIN ZOTERO_ITEM CSL_CITATION {"citationID":"xswsp2n4","properties":{"formattedCitation":"(16)","plainCitation":"(16)","noteIndex":0},"citationItems":[{"id":24,"uris":["http://zotero.org/users/2522797/items/Q2CHTWCS"],"itemData":{"id":24,"type":"article-journal","abstract":"BACKGROUND: Randomized clinical trials (RCTs) in hospital-acquired and ventilator-associated bacterial pneumonia (HABP and VABP, respectively) are important for the evaluation of new antimicrobials. However, the heterogeneity in endpoints used in RCTs evaluating treatment of HABP/VABP may puzzle clinicians. The aim of this work was to reach a consensus on clinical endpoints to consider in future clinical trials evaluating antimicrobial treatment efficacy for HABP/VABP.\nMETHODS: Twenty-six international experts from intensive care, infectious diseases, and the pharmaceutical industry were polled using the Delphi method.\nRESULTS: The panel recommended a hierarchical composite endpoint including, by priority order, (1) survival at day 28, (2) mechanical ventilation-free days through day 28, and (3) clinical cure between study days 7 and 10 for VABP; and (1) survival (day 28) and (2) clinical cure (days 7-10) for HABP. Clinical cure was defined as the combination of resolution of signs and symptoms present at enrollment and improvement or lack of progression of radiological signs. More than 70% of the experts agreed to assess survival and mechanical ventilation-free days though day 28, and clinical cure between day 7 and day 10 after treatment initiation. Finally, the hierarchical order of endpoint components was reached after 3 Delphi rounds (72% agreement).\nCONCLUSIONS: We provide a multinational expert consensus on separate hierarchical composite endpoints for VABP and HABP, and on a definition of clinical cure that could be considered for use in future HABP/VABP clinical trials.","container-title":"Clinical Infectious Diseases: An Official Publication of the Infectious Diseases Society of America","DOI":"10.1093/cid/ciz093","ISSN":"1537-6591","issue":"11","journalAbbreviation":"Clin Infect Dis","language":"eng","note":"PMID: 30722013","page":"1912-1918","source":"PubMed","title":"Elaboration of Consensus Clinical Endpoints to Evaluate Antimicrobial Treatment Efficacy in Future Hospital-acquired/Ventilator-associated Bacterial Pneumonia Clinical Trials","volume":"69","author":[{"family":"Weiss","given":"Emmanuel"},{"family":"Zahar","given":"Jean-Ralph"},{"family":"Alder","given":"Jeff"},{"family":"Asehnoune","given":"Karim"},{"family":"Bassetti","given":"Matteo"},{"family":"Bonten","given":"Marc J. M."},{"family":"Chastre","given":"Jean"},{"family":"De Waele","given":"Jan"},{"family":"Dimopoulos","given":"George"},{"family":"Eggimann","given":"Philippe"},{"family":"Engelhardt","given":"Marc"},{"family":"Ewig","given":"Santiago"},{"family":"Kollef","given":"Marin"},{"family":"Lipman","given":"Jeffrey"},{"family":"Luna","given":"Carlos"},{"family":"Martin-Loeches","given":"Ignacio"},{"family":"Pagani","given":"Leonardo"},{"family":"Palmer","given":"Lucy B."},{"family":"Papazian","given":"Laurent"},{"family":"Poulakou","given":"Garyphallia"},{"family":"Prokocimer","given":"Philippe"},{"family":"Rello","given":"Jordi"},{"family":"Rex","given":"John H."},{"family":"Shorr","given":"Andrew F."},{"family":"Talbot","given":"George H."},{"family":"Thamlikitkul","given":"Visanu"},{"family":"Torres","given":"Antoni"},{"family":"Wunderink","given":"Richard G."},{"family":"Timsit","given":"Jean-François"}],"issued":{"date-parts":[["2019",11,13]]}}}],"schema":"https://github.com/citation-style-language/schema/raw/master/csl-citation.json"} </w:instrText>
      </w:r>
      <w:r>
        <w:fldChar w:fldCharType="separate"/>
      </w:r>
      <w:r w:rsidR="009E029B" w:rsidRPr="009E029B">
        <w:t>(16)</w:t>
      </w:r>
      <w:r>
        <w:fldChar w:fldCharType="end"/>
      </w:r>
      <w:r w:rsidRPr="000F10E9">
        <w:t>. The radiographic criteria involve the resolution or lack of progression of radiological signs of pneumonia.</w:t>
      </w:r>
    </w:p>
    <w:p w14:paraId="53075A4F" w14:textId="5C206370" w:rsidR="00262EE8" w:rsidRDefault="00262EE8" w:rsidP="00E5498C">
      <w:pPr>
        <w:spacing w:line="480" w:lineRule="auto"/>
        <w:jc w:val="both"/>
      </w:pPr>
    </w:p>
    <w:p w14:paraId="61939840" w14:textId="584BA9A3" w:rsidR="00262EE8" w:rsidRPr="00E5498C" w:rsidRDefault="00262EE8" w:rsidP="00E5498C">
      <w:pPr>
        <w:pStyle w:val="Titre2"/>
        <w:rPr>
          <w:i/>
          <w:sz w:val="24"/>
          <w:szCs w:val="24"/>
        </w:rPr>
      </w:pPr>
      <w:bookmarkStart w:id="3" w:name="_Toc193875633"/>
      <w:r w:rsidRPr="00E5498C">
        <w:rPr>
          <w:i/>
          <w:sz w:val="24"/>
          <w:szCs w:val="24"/>
        </w:rPr>
        <w:t>Data collection</w:t>
      </w:r>
      <w:bookmarkEnd w:id="3"/>
      <w:r w:rsidRPr="00E5498C">
        <w:rPr>
          <w:i/>
          <w:sz w:val="24"/>
          <w:szCs w:val="24"/>
        </w:rPr>
        <w:t xml:space="preserve"> </w:t>
      </w:r>
    </w:p>
    <w:p w14:paraId="3504B82D" w14:textId="60D59AAB" w:rsidR="00E12484" w:rsidRPr="00262EE8" w:rsidRDefault="00262EE8" w:rsidP="00E5498C">
      <w:pPr>
        <w:spacing w:line="480" w:lineRule="auto"/>
        <w:jc w:val="both"/>
        <w:rPr>
          <w:i/>
          <w:iCs/>
          <w:u w:val="single"/>
        </w:rPr>
      </w:pPr>
      <w:r w:rsidRPr="00446875">
        <w:rPr>
          <w:i/>
          <w:iCs/>
          <w:u w:val="single"/>
        </w:rPr>
        <w:t>Microbiological techniques</w:t>
      </w:r>
      <w:r>
        <w:rPr>
          <w:i/>
          <w:iCs/>
          <w:u w:val="single"/>
        </w:rPr>
        <w:t xml:space="preserve">: </w:t>
      </w:r>
      <w:r w:rsidRPr="00262EE8">
        <w:rPr>
          <w:i/>
          <w:iCs/>
          <w:u w:val="single"/>
        </w:rPr>
        <w:t>Bacterial cultures</w:t>
      </w:r>
    </w:p>
    <w:p w14:paraId="70FC9EF5" w14:textId="4330450B" w:rsidR="00262EE8" w:rsidRDefault="00262EE8" w:rsidP="00E5498C">
      <w:pPr>
        <w:spacing w:line="480" w:lineRule="auto"/>
        <w:jc w:val="both"/>
      </w:pPr>
      <w:r>
        <w:t>Pure and 10</w:t>
      </w:r>
      <w:r>
        <w:rPr>
          <w:vertAlign w:val="superscript"/>
        </w:rPr>
        <w:t>-3</w:t>
      </w:r>
      <w:r>
        <w:t xml:space="preserve"> dilutions of ETA were plated on blood agar</w:t>
      </w:r>
      <w:r w:rsidR="00914F32">
        <w:t>,</w:t>
      </w:r>
      <w:r>
        <w:t xml:space="preserve"> Drigalski agar incubated under aerobic conditions</w:t>
      </w:r>
      <w:r w:rsidR="00914F32">
        <w:t>,</w:t>
      </w:r>
      <w:r>
        <w:t xml:space="preserve"> on CNA (colistin and nalidixic acid) agar incubated under anaerobic conditions</w:t>
      </w:r>
      <w:r w:rsidR="00914F32">
        <w:t>,</w:t>
      </w:r>
      <w:r>
        <w:t xml:space="preserve"> and on polyvitex chocolate agar incubated with 5% CO</w:t>
      </w:r>
      <w:r w:rsidRPr="00BE23AC">
        <w:rPr>
          <w:vertAlign w:val="subscript"/>
        </w:rPr>
        <w:t>2</w:t>
      </w:r>
      <w:r>
        <w:t>. This allowed the detection of bacteria at concentrations &lt;10</w:t>
      </w:r>
      <w:r w:rsidRPr="00524C32">
        <w:rPr>
          <w:vertAlign w:val="superscript"/>
        </w:rPr>
        <w:t>5</w:t>
      </w:r>
      <w:r w:rsidR="00914F32">
        <w:t>,</w:t>
      </w:r>
      <w:r>
        <w:t xml:space="preserve"> 10</w:t>
      </w:r>
      <w:r w:rsidRPr="00524C32">
        <w:rPr>
          <w:vertAlign w:val="superscript"/>
        </w:rPr>
        <w:t>5</w:t>
      </w:r>
      <w:r w:rsidR="00914F32">
        <w:t>,</w:t>
      </w:r>
      <w:r>
        <w:t xml:space="preserve"> 10</w:t>
      </w:r>
      <w:r w:rsidRPr="00524C32">
        <w:rPr>
          <w:vertAlign w:val="superscript"/>
        </w:rPr>
        <w:t>6</w:t>
      </w:r>
      <w:r>
        <w:t xml:space="preserve"> and &gt;10</w:t>
      </w:r>
      <w:r w:rsidRPr="00524C32">
        <w:rPr>
          <w:vertAlign w:val="superscript"/>
        </w:rPr>
        <w:t>6</w:t>
      </w:r>
      <w:r>
        <w:rPr>
          <w:vertAlign w:val="superscript"/>
        </w:rPr>
        <w:t> </w:t>
      </w:r>
      <w:r w:rsidRPr="00BC3EBA">
        <w:t>CFU/ml</w:t>
      </w:r>
      <w:r w:rsidR="00914F32">
        <w:t>.</w:t>
      </w:r>
      <w:r>
        <w:t xml:space="preserve">  Pure and serial dilutions of BAL and mini-BAL were plated on two blood agars incubated under aerobic and anaerobic conditions</w:t>
      </w:r>
      <w:r w:rsidR="00914F32">
        <w:t>,</w:t>
      </w:r>
      <w:r>
        <w:t xml:space="preserve"> a polyvitex chocolate agar incubated with 5% CO</w:t>
      </w:r>
      <w:r w:rsidRPr="00BE23AC">
        <w:rPr>
          <w:vertAlign w:val="subscript"/>
        </w:rPr>
        <w:t>2</w:t>
      </w:r>
      <w:r>
        <w:t>. This allowed the detection and report of bacteria at concentrations from 10 to ≥10</w:t>
      </w:r>
      <w:r w:rsidRPr="002C710A">
        <w:rPr>
          <w:vertAlign w:val="superscript"/>
        </w:rPr>
        <w:t>7</w:t>
      </w:r>
      <w:r>
        <w:t> CFU/ml. Bacterial identification was carried out by mass spectrometry (Microflex LT</w:t>
      </w:r>
      <w:r w:rsidR="00914F32">
        <w:t>,</w:t>
      </w:r>
      <w:r>
        <w:t xml:space="preserve"> Bruker Daltonics</w:t>
      </w:r>
      <w:r w:rsidR="00914F32">
        <w:t>,</w:t>
      </w:r>
      <w:r>
        <w:t xml:space="preserve"> Bremen</w:t>
      </w:r>
      <w:r w:rsidR="00914F32">
        <w:t>,</w:t>
      </w:r>
      <w:r>
        <w:t xml:space="preserve"> Germany)</w:t>
      </w:r>
      <w:r w:rsidR="00914F32">
        <w:t>,</w:t>
      </w:r>
      <w:r>
        <w:t xml:space="preserve"> and antibiotic susceptibility testing was performed using the disc diffusion method</w:t>
      </w:r>
      <w:r w:rsidR="00914F32">
        <w:t>,</w:t>
      </w:r>
      <w:r>
        <w:t xml:space="preserve"> according to EUCAST recommendations (</w:t>
      </w:r>
      <w:hyperlink r:id="rId9" w:history="1">
        <w:r w:rsidRPr="00F3283C">
          <w:rPr>
            <w:rStyle w:val="Lienhypertexte"/>
          </w:rPr>
          <w:t>http://www.eucast.org/</w:t>
        </w:r>
      </w:hyperlink>
      <w:r>
        <w:t>).</w:t>
      </w:r>
    </w:p>
    <w:p w14:paraId="522A303E" w14:textId="77777777" w:rsidR="00E12484" w:rsidRPr="00251861" w:rsidRDefault="00E12484" w:rsidP="00E5498C">
      <w:pPr>
        <w:spacing w:line="480" w:lineRule="auto"/>
        <w:jc w:val="both"/>
        <w:rPr>
          <w:b/>
          <w:sz w:val="28"/>
          <w:szCs w:val="28"/>
        </w:rPr>
      </w:pPr>
    </w:p>
    <w:p w14:paraId="56F86763" w14:textId="77777777" w:rsidR="00E12484" w:rsidRDefault="00E12484" w:rsidP="00E5498C">
      <w:pPr>
        <w:spacing w:line="480" w:lineRule="auto"/>
        <w:jc w:val="center"/>
        <w:rPr>
          <w:b/>
          <w:smallCaps/>
          <w:u w:val="single"/>
        </w:rPr>
      </w:pPr>
    </w:p>
    <w:p w14:paraId="27BECDB4" w14:textId="77777777" w:rsidR="003E2FD7" w:rsidRPr="001D06F5" w:rsidRDefault="003E2FD7" w:rsidP="00E5498C">
      <w:pPr>
        <w:tabs>
          <w:tab w:val="left" w:pos="3084"/>
        </w:tabs>
        <w:jc w:val="both"/>
        <w:rPr>
          <w:sz w:val="18"/>
          <w:szCs w:val="18"/>
        </w:rPr>
      </w:pPr>
    </w:p>
    <w:p w14:paraId="5DE63AEC" w14:textId="77777777" w:rsidR="003E2FD7" w:rsidRPr="001D06F5" w:rsidRDefault="003E2FD7" w:rsidP="00E5498C">
      <w:pPr>
        <w:tabs>
          <w:tab w:val="left" w:pos="3084"/>
        </w:tabs>
        <w:jc w:val="both"/>
        <w:rPr>
          <w:sz w:val="18"/>
          <w:szCs w:val="18"/>
        </w:rPr>
      </w:pPr>
    </w:p>
    <w:p w14:paraId="4A544732" w14:textId="77777777" w:rsidR="00874459" w:rsidRDefault="00874459" w:rsidP="00E5498C">
      <w:pPr>
        <w:jc w:val="both"/>
        <w:rPr>
          <w:sz w:val="18"/>
          <w:szCs w:val="18"/>
        </w:rPr>
      </w:pPr>
    </w:p>
    <w:p w14:paraId="2D5F8F51" w14:textId="77777777" w:rsidR="00E5498C" w:rsidRDefault="00E5498C" w:rsidP="00E5498C">
      <w:pPr>
        <w:pStyle w:val="Titre1"/>
      </w:pPr>
      <w:r>
        <w:br w:type="page"/>
      </w:r>
    </w:p>
    <w:p w14:paraId="2A78F763" w14:textId="45A3862F" w:rsidR="00874459" w:rsidRPr="00E5498C" w:rsidRDefault="00E5498C" w:rsidP="00E5498C">
      <w:pPr>
        <w:pStyle w:val="Titre1"/>
        <w:spacing w:after="240"/>
        <w:rPr>
          <w:sz w:val="28"/>
          <w:szCs w:val="28"/>
        </w:rPr>
      </w:pPr>
      <w:bookmarkStart w:id="4" w:name="_Toc193875634"/>
      <w:r w:rsidRPr="00E5498C">
        <w:rPr>
          <w:sz w:val="28"/>
          <w:szCs w:val="28"/>
        </w:rPr>
        <w:lastRenderedPageBreak/>
        <w:t>Tables and figures</w:t>
      </w:r>
      <w:bookmarkEnd w:id="4"/>
    </w:p>
    <w:p w14:paraId="5FF084D1" w14:textId="643F73DD" w:rsidR="00BB345F" w:rsidRPr="00E5498C" w:rsidRDefault="004A03D2" w:rsidP="00E5498C">
      <w:pPr>
        <w:pStyle w:val="Titre2"/>
        <w:rPr>
          <w:sz w:val="24"/>
          <w:szCs w:val="24"/>
        </w:rPr>
      </w:pPr>
      <w:bookmarkStart w:id="5" w:name="_Toc193875635"/>
      <w:bookmarkStart w:id="6" w:name="_Hlk173920922"/>
      <w:r>
        <w:rPr>
          <w:sz w:val="24"/>
          <w:szCs w:val="24"/>
        </w:rPr>
        <w:t>Supplementary</w:t>
      </w:r>
      <w:r w:rsidRPr="00E5498C">
        <w:rPr>
          <w:sz w:val="24"/>
          <w:szCs w:val="24"/>
        </w:rPr>
        <w:t xml:space="preserve"> </w:t>
      </w:r>
      <w:r w:rsidR="00874459" w:rsidRPr="00E5498C">
        <w:rPr>
          <w:sz w:val="24"/>
          <w:szCs w:val="24"/>
        </w:rPr>
        <w:t xml:space="preserve">Table 1. Bacteria </w:t>
      </w:r>
      <w:r w:rsidR="00055FF6" w:rsidRPr="00E5498C">
        <w:rPr>
          <w:sz w:val="24"/>
          <w:szCs w:val="24"/>
        </w:rPr>
        <w:t>identified</w:t>
      </w:r>
      <w:r w:rsidR="00874459" w:rsidRPr="00E5498C">
        <w:rPr>
          <w:sz w:val="24"/>
          <w:szCs w:val="24"/>
        </w:rPr>
        <w:t xml:space="preserve"> in culture and FA-PP</w:t>
      </w:r>
      <w:r w:rsidR="00914F32" w:rsidRPr="00E5498C">
        <w:rPr>
          <w:sz w:val="24"/>
          <w:szCs w:val="24"/>
        </w:rPr>
        <w:t xml:space="preserve"> </w:t>
      </w:r>
      <w:r w:rsidR="00055FF6" w:rsidRPr="00E5498C">
        <w:rPr>
          <w:sz w:val="24"/>
          <w:szCs w:val="24"/>
        </w:rPr>
        <w:t>from</w:t>
      </w:r>
      <w:r w:rsidR="00914F32" w:rsidRPr="00E5498C">
        <w:rPr>
          <w:sz w:val="24"/>
          <w:szCs w:val="24"/>
        </w:rPr>
        <w:t xml:space="preserve"> diagnos</w:t>
      </w:r>
      <w:r w:rsidR="00055FF6" w:rsidRPr="00E5498C">
        <w:rPr>
          <w:sz w:val="24"/>
          <w:szCs w:val="24"/>
        </w:rPr>
        <w:t>t</w:t>
      </w:r>
      <w:r w:rsidR="00914F32" w:rsidRPr="00E5498C">
        <w:rPr>
          <w:sz w:val="24"/>
          <w:szCs w:val="24"/>
        </w:rPr>
        <w:t>i</w:t>
      </w:r>
      <w:r w:rsidR="00055FF6" w:rsidRPr="00E5498C">
        <w:rPr>
          <w:sz w:val="24"/>
          <w:szCs w:val="24"/>
        </w:rPr>
        <w:t>c samples (BAL or mini-BAL)</w:t>
      </w:r>
      <w:bookmarkEnd w:id="5"/>
    </w:p>
    <w:tbl>
      <w:tblPr>
        <w:tblStyle w:val="Tableausimple1"/>
        <w:tblW w:w="0" w:type="auto"/>
        <w:tblLayout w:type="fixed"/>
        <w:tblLook w:val="0000" w:firstRow="0" w:lastRow="0" w:firstColumn="0" w:lastColumn="0" w:noHBand="0" w:noVBand="0"/>
      </w:tblPr>
      <w:tblGrid>
        <w:gridCol w:w="1838"/>
        <w:gridCol w:w="1418"/>
        <w:gridCol w:w="2551"/>
        <w:gridCol w:w="1418"/>
      </w:tblGrid>
      <w:tr w:rsidR="00AD1FB0" w14:paraId="45EC3FE4" w14:textId="38FE31C1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256C7C4" w14:textId="60DE0C16" w:rsidR="00AD1FB0" w:rsidRPr="008D1279" w:rsidRDefault="00AD1FB0" w:rsidP="00E5498C">
            <w:pPr>
              <w:spacing w:line="259" w:lineRule="auto"/>
              <w:rPr>
                <w:b/>
                <w:bCs/>
                <w:sz w:val="12"/>
                <w:szCs w:val="12"/>
              </w:rPr>
            </w:pPr>
            <w:r>
              <w:rPr>
                <w:b/>
                <w:bCs/>
                <w:sz w:val="12"/>
                <w:szCs w:val="12"/>
              </w:rPr>
              <w:t>Bacteria</w:t>
            </w:r>
            <w:r w:rsidRPr="008D1279">
              <w:rPr>
                <w:b/>
                <w:bCs/>
                <w:sz w:val="12"/>
                <w:szCs w:val="12"/>
              </w:rPr>
              <w:t xml:space="preserve"> in culture</w:t>
            </w:r>
          </w:p>
        </w:tc>
        <w:tc>
          <w:tcPr>
            <w:tcW w:w="1418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F77911" w14:textId="08D7F37E" w:rsidR="00AD1FB0" w:rsidRPr="008D127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8D1279">
              <w:rPr>
                <w:b/>
                <w:bCs/>
                <w:sz w:val="12"/>
                <w:szCs w:val="12"/>
              </w:rPr>
              <w:t>Frequency, n (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AC79C06" w14:textId="7F33692D" w:rsidR="00AD1FB0" w:rsidRPr="00914F32" w:rsidRDefault="00AD1FB0" w:rsidP="00E5498C">
            <w:pPr>
              <w:spacing w:line="259" w:lineRule="auto"/>
              <w:rPr>
                <w:b/>
                <w:bCs/>
                <w:sz w:val="12"/>
                <w:szCs w:val="12"/>
              </w:rPr>
            </w:pPr>
            <w:r w:rsidRPr="00914F32">
              <w:rPr>
                <w:b/>
                <w:bCs/>
                <w:sz w:val="12"/>
                <w:szCs w:val="12"/>
              </w:rPr>
              <w:t>Bacteria in FA-PP</w:t>
            </w:r>
          </w:p>
        </w:tc>
        <w:tc>
          <w:tcPr>
            <w:tcW w:w="1418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B591F39" w14:textId="2FFB5577" w:rsidR="00AD1FB0" w:rsidRPr="00914F32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sz w:val="12"/>
                <w:szCs w:val="12"/>
              </w:rPr>
              <w:t>Frequency, n (%)</w:t>
            </w:r>
          </w:p>
        </w:tc>
      </w:tr>
      <w:tr w:rsidR="00AD1FB0" w14:paraId="31F8AD63" w14:textId="7637D092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135BE8F2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P. aeruginosa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548B946" w14:textId="35282141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28 (20.9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564974C3" w14:textId="0BA09BBF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P. aeruginosa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04E6D28" w14:textId="78B0B8DE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29 (21)</w:t>
            </w:r>
          </w:p>
        </w:tc>
      </w:tr>
      <w:tr w:rsidR="00AD1FB0" w14:paraId="01826F48" w14:textId="2BD34473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2C208B94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E. coli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083F5A93" w14:textId="46968F17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4 (10.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vAlign w:val="center"/>
          </w:tcPr>
          <w:p w14:paraId="62F5B90E" w14:textId="75F0956B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H. influenz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4EC21617" w14:textId="5A4DA8B9" w:rsidR="00AD1FB0" w:rsidRPr="00AD1FB0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18 (13)</w:t>
            </w:r>
          </w:p>
        </w:tc>
      </w:tr>
      <w:tr w:rsidR="00AD1FB0" w14:paraId="5011B360" w14:textId="6FD0368A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03F3C147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K. pneumoni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5C635FA" w14:textId="21EE5D5F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4 (10.4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21C9315D" w14:textId="239C11E6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K. pneumoni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964F1A2" w14:textId="36FDF841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17 (12,3)</w:t>
            </w:r>
          </w:p>
        </w:tc>
      </w:tr>
      <w:tr w:rsidR="00AD1FB0" w14:paraId="1BEE1D00" w14:textId="6A677372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521B57F2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aureu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55078109" w14:textId="5349F5B0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2 (9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vAlign w:val="center"/>
          </w:tcPr>
          <w:p w14:paraId="1DC4CA69" w14:textId="59471577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S. aureu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0F51E780" w14:textId="1EA28CED" w:rsidR="00AD1FB0" w:rsidRPr="00AD1FB0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17 (12,3)</w:t>
            </w:r>
          </w:p>
        </w:tc>
      </w:tr>
      <w:tr w:rsidR="00AD1FB0" w14:paraId="5BBB6D06" w14:textId="38B08E25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18DB3D9A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E. cloac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CC34F06" w14:textId="762B893C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0 (7.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6849E40D" w14:textId="41F56EE9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E. coli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FE2C64D" w14:textId="423E0EA2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12 (8,7)</w:t>
            </w:r>
          </w:p>
        </w:tc>
      </w:tr>
      <w:tr w:rsidR="00AD1FB0" w14:paraId="3880EB43" w14:textId="5BCAB299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405262D6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H. influenz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13F8527B" w14:textId="559690D6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9 (6.7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vAlign w:val="center"/>
          </w:tcPr>
          <w:p w14:paraId="0A327386" w14:textId="1E16B444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E. cloacae complex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6073EB9C" w14:textId="4D144FF6" w:rsidR="00AD1FB0" w:rsidRPr="00AD1FB0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11 (8)</w:t>
            </w:r>
          </w:p>
        </w:tc>
      </w:tr>
      <w:tr w:rsidR="00AD1FB0" w14:paraId="42AF82BE" w14:textId="1A48E045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44CE341E" w14:textId="49397B0C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A. baumannii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3691DF9" w14:textId="73953580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7 (5.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78D078DA" w14:textId="0BF5E4B5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K. aerogene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B5ED435" w14:textId="0EE554A1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8 (5,8)</w:t>
            </w:r>
          </w:p>
        </w:tc>
      </w:tr>
      <w:tr w:rsidR="00AD1FB0" w14:paraId="2B481CA3" w14:textId="4B5DE4E4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62379015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marcescen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662818B1" w14:textId="2FE89EA8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5 (3.7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vAlign w:val="center"/>
          </w:tcPr>
          <w:p w14:paraId="6C22EE8B" w14:textId="6BB64EEE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A. calcoaceticus-baumannii complex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3E0CB25C" w14:textId="52B4DA72" w:rsidR="00AD1FB0" w:rsidRPr="00AD1FB0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8 (5,8)</w:t>
            </w:r>
          </w:p>
        </w:tc>
      </w:tr>
      <w:tr w:rsidR="00AD1FB0" w14:paraId="7C18FA3A" w14:textId="5108FCC9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087F66FE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K. aerogene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D00A078" w14:textId="2E1EE40D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4 (3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60D67BCA" w14:textId="0F08DFAF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S. marcescen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B353CD7" w14:textId="6959D6C5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5 (3,6)</w:t>
            </w:r>
          </w:p>
        </w:tc>
      </w:tr>
      <w:tr w:rsidR="00AD1FB0" w14:paraId="4D9702B7" w14:textId="1635EF0B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65446CB8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maltophilia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13FF8B7D" w14:textId="35780695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4 (3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vAlign w:val="center"/>
          </w:tcPr>
          <w:p w14:paraId="2E203BC2" w14:textId="7A90992D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Proteus spp.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39502E93" w14:textId="493B8B93" w:rsidR="00AD1FB0" w:rsidRPr="00AD1FB0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4 (2,9)</w:t>
            </w:r>
          </w:p>
        </w:tc>
      </w:tr>
      <w:tr w:rsidR="00AD1FB0" w14:paraId="5ACCBA9A" w14:textId="6C7FCF92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35500B2F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K. varicola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EF15168" w14:textId="56DF3332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3 (2.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7E4AF6A4" w14:textId="02C87C5B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S. pneumoni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655D4D2" w14:textId="4896E516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4 (2,9)</w:t>
            </w:r>
          </w:p>
        </w:tc>
      </w:tr>
      <w:tr w:rsidR="00AD1FB0" w14:paraId="387D53DB" w14:textId="0B6F9C88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7B1F8C25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pneumoni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1A4086BA" w14:textId="01755A65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3 (2.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vAlign w:val="center"/>
          </w:tcPr>
          <w:p w14:paraId="53D4D4AA" w14:textId="13971182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K. oxytoca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45820B74" w14:textId="34DF2C7D" w:rsidR="00AD1FB0" w:rsidRPr="00AD1FB0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2 (1,4)</w:t>
            </w:r>
          </w:p>
        </w:tc>
      </w:tr>
      <w:tr w:rsidR="00AD1FB0" w14:paraId="6AF5671C" w14:textId="7321A717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3B06BA92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E. aerogene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42783BB" w14:textId="0161EFA4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2 (1.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6D1411A4" w14:textId="54B35B9D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S. agalacti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F67909D" w14:textId="2B42EC10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2 (1,4)</w:t>
            </w:r>
          </w:p>
        </w:tc>
      </w:tr>
      <w:tr w:rsidR="00AD1FB0" w14:paraId="063A861F" w14:textId="0ED69A06" w:rsidTr="002A41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638196A1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E. faecali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2DAAA2F6" w14:textId="3174AF9D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2 (1.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9DF9745" w14:textId="2F3EE3AF" w:rsidR="00AD1FB0" w:rsidRPr="00914F32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914F32">
              <w:rPr>
                <w:b/>
                <w:bCs/>
                <w:i/>
                <w:iCs/>
                <w:sz w:val="12"/>
                <w:szCs w:val="12"/>
              </w:rPr>
              <w:t>S. pyogenes</w:t>
            </w:r>
          </w:p>
        </w:tc>
        <w:tc>
          <w:tcPr>
            <w:tcW w:w="1418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F6E58D6" w14:textId="48968DA4" w:rsidR="00AD1FB0" w:rsidRPr="00AD1FB0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AD1FB0">
              <w:rPr>
                <w:sz w:val="12"/>
                <w:szCs w:val="12"/>
              </w:rPr>
              <w:t>1 (0,7)</w:t>
            </w:r>
          </w:p>
        </w:tc>
      </w:tr>
      <w:tr w:rsidR="00AD1FB0" w14:paraId="2AB4AB5C" w14:textId="07F883AC" w:rsidTr="002A4109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0E380312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M. morganii</w:t>
            </w:r>
          </w:p>
        </w:tc>
        <w:tc>
          <w:tcPr>
            <w:tcW w:w="1418" w:type="dxa"/>
            <w:tcBorders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9541B9F" w14:textId="66F47B60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2 (1.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3E00D23" w14:textId="2690E7C5" w:rsidR="00AD1FB0" w:rsidRPr="00AD1FB0" w:rsidRDefault="00AD1FB0" w:rsidP="00E5498C">
            <w:pPr>
              <w:spacing w:line="259" w:lineRule="auto"/>
              <w:ind w:left="170"/>
              <w:rPr>
                <w:b/>
                <w:bCs/>
                <w:sz w:val="12"/>
                <w:szCs w:val="12"/>
              </w:rPr>
            </w:pPr>
            <w:r w:rsidRPr="00AD1FB0">
              <w:rPr>
                <w:b/>
                <w:bCs/>
                <w:sz w:val="12"/>
                <w:szCs w:val="12"/>
              </w:rPr>
              <w:t>Total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ACA639A" w14:textId="0D2B20A1" w:rsidR="00AD1FB0" w:rsidRPr="00AD1FB0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AD1FB0">
              <w:rPr>
                <w:b/>
                <w:bCs/>
                <w:sz w:val="12"/>
                <w:szCs w:val="12"/>
              </w:rPr>
              <w:t>138</w:t>
            </w:r>
          </w:p>
        </w:tc>
      </w:tr>
      <w:tr w:rsidR="00AD1FB0" w14:paraId="176F04A0" w14:textId="5C9B2418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701EA0FD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P. mirabili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1043E32E" w14:textId="1AEC03CF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2 (1.5)</w:t>
            </w:r>
          </w:p>
        </w:tc>
      </w:tr>
      <w:tr w:rsidR="00AD1FB0" w14:paraId="488565DB" w14:textId="7D1765DC" w:rsidTr="002A4109">
        <w:trPr>
          <w:gridAfter w:val="2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19112859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A. junii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2BDDAF4" w14:textId="157C35EB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4AAA3C8D" w14:textId="22E360A3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40A16AA3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A. xylosoxidan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7F8C767B" w14:textId="38A6CB16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4E8152C8" w14:textId="5E8DA3AB" w:rsidTr="002A4109">
        <w:trPr>
          <w:gridAfter w:val="2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7FE1CE67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Acinetobacter sp.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9F531B8" w14:textId="67F26158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5E7C4496" w14:textId="1A62B6E5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5251B512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C. accolen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406ADBBA" w14:textId="41E4A236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0C82C39B" w14:textId="58F97D0C" w:rsidTr="002A4109">
        <w:trPr>
          <w:gridAfter w:val="2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60601C69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C. striatum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983B350" w14:textId="74C24BFB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404C1EC5" w14:textId="707B380E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0F96C5FD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P. hauseri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05DB11F2" w14:textId="12E691A5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6E8327A9" w14:textId="399E2C77" w:rsidTr="002A4109">
        <w:trPr>
          <w:gridAfter w:val="2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43454BB3" w14:textId="51541C2B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 xml:space="preserve">S. </w:t>
            </w:r>
            <w:r>
              <w:rPr>
                <w:b/>
                <w:bCs/>
                <w:i/>
                <w:iCs/>
                <w:sz w:val="12"/>
                <w:szCs w:val="12"/>
              </w:rPr>
              <w:t>h</w:t>
            </w:r>
            <w:r w:rsidRPr="008D1279">
              <w:rPr>
                <w:b/>
                <w:bCs/>
                <w:i/>
                <w:iCs/>
                <w:sz w:val="12"/>
                <w:szCs w:val="12"/>
              </w:rPr>
              <w:t>aemolyticu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B289258" w14:textId="47904EAB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2A751E5F" w14:textId="593AD5F6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38957B9A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agalactiae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57D53C3F" w14:textId="1B04B688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2E668230" w14:textId="49FF358D" w:rsidTr="002A4109">
        <w:trPr>
          <w:gridAfter w:val="2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6A1AE20C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constellatu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7EDF1EA" w14:textId="5CB15D73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0E888EC8" w14:textId="0FD7A73D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2D9D3FA9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epidermidi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06CD56D3" w14:textId="0AC4666C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25201C26" w14:textId="7033D208" w:rsidTr="002A4109">
        <w:trPr>
          <w:gridAfter w:val="2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27DA55FD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haemolyticu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B473098" w14:textId="4EBF44BE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400817D5" w14:textId="0F77BBAF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</w:tcBorders>
            <w:vAlign w:val="center"/>
          </w:tcPr>
          <w:p w14:paraId="5BE4AB0E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. pyogenes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14:paraId="36E310CB" w14:textId="6008061A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14:paraId="7C36853A" w14:textId="4F3247BB" w:rsidTr="002A4109">
        <w:trPr>
          <w:gridAfter w:val="2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187294A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i/>
                <w:iCs/>
                <w:sz w:val="12"/>
                <w:szCs w:val="12"/>
              </w:rPr>
            </w:pPr>
            <w:r w:rsidRPr="008D1279">
              <w:rPr>
                <w:b/>
                <w:bCs/>
                <w:i/>
                <w:iCs/>
                <w:sz w:val="12"/>
                <w:szCs w:val="12"/>
              </w:rPr>
              <w:t>Streptococcus sp.</w:t>
            </w:r>
          </w:p>
        </w:tc>
        <w:tc>
          <w:tcPr>
            <w:tcW w:w="141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CC63D9E" w14:textId="3D9A4925" w:rsidR="00AD1FB0" w:rsidRPr="00874459" w:rsidRDefault="00AD1FB0" w:rsidP="00E5498C">
            <w:pPr>
              <w:spacing w:line="259" w:lineRule="auto"/>
              <w:ind w:right="1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874459">
              <w:rPr>
                <w:sz w:val="12"/>
                <w:szCs w:val="12"/>
              </w:rPr>
              <w:t>1 (0.7)</w:t>
            </w:r>
          </w:p>
        </w:tc>
      </w:tr>
      <w:tr w:rsidR="00AD1FB0" w:rsidRPr="00874459" w14:paraId="0B5FD5B3" w14:textId="4ED18D4F" w:rsidTr="002A410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969" w:type="dxa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2A1F010" w14:textId="77777777" w:rsidR="00AD1FB0" w:rsidRPr="008D1279" w:rsidRDefault="00AD1FB0" w:rsidP="00E5498C">
            <w:pPr>
              <w:spacing w:line="259" w:lineRule="auto"/>
              <w:ind w:left="170"/>
              <w:rPr>
                <w:b/>
                <w:bCs/>
                <w:sz w:val="12"/>
                <w:szCs w:val="12"/>
              </w:rPr>
            </w:pPr>
            <w:r w:rsidRPr="008D1279">
              <w:rPr>
                <w:b/>
                <w:bCs/>
                <w:sz w:val="12"/>
                <w:szCs w:val="12"/>
              </w:rPr>
              <w:t>Total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6198068" w14:textId="05C33F6F" w:rsidR="00AD1FB0" w:rsidRPr="00874459" w:rsidRDefault="00AD1FB0" w:rsidP="00E5498C">
            <w:pPr>
              <w:spacing w:line="259" w:lineRule="auto"/>
              <w:ind w:right="17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874459">
              <w:rPr>
                <w:b/>
                <w:bCs/>
                <w:sz w:val="12"/>
                <w:szCs w:val="12"/>
              </w:rPr>
              <w:t>134</w:t>
            </w:r>
          </w:p>
        </w:tc>
      </w:tr>
    </w:tbl>
    <w:p w14:paraId="5A179738" w14:textId="08582F07" w:rsidR="00E5498C" w:rsidRDefault="00055FF6" w:rsidP="00EB392E">
      <w:pPr>
        <w:spacing w:before="60" w:after="120"/>
        <w:jc w:val="both"/>
        <w:rPr>
          <w:color w:val="000000"/>
          <w:sz w:val="16"/>
          <w:szCs w:val="16"/>
        </w:rPr>
      </w:pPr>
      <w:bookmarkStart w:id="7" w:name="_Hlk193874668"/>
      <w:r w:rsidRPr="00FD4576">
        <w:rPr>
          <w:i/>
          <w:iCs/>
          <w:color w:val="000000"/>
          <w:sz w:val="16"/>
          <w:szCs w:val="16"/>
        </w:rPr>
        <w:t>FA-PP</w:t>
      </w:r>
      <w:r w:rsidRPr="00FD4576">
        <w:rPr>
          <w:color w:val="000000"/>
          <w:sz w:val="16"/>
          <w:szCs w:val="16"/>
        </w:rPr>
        <w:t xml:space="preserve"> FilmArray® Pneumonia+ panel</w:t>
      </w:r>
    </w:p>
    <w:bookmarkEnd w:id="7"/>
    <w:p w14:paraId="3A10CB01" w14:textId="163DD840" w:rsidR="00EB392E" w:rsidRDefault="00EB392E" w:rsidP="00EB392E">
      <w:pPr>
        <w:spacing w:before="60" w:after="120"/>
        <w:jc w:val="both"/>
        <w:rPr>
          <w:color w:val="000000"/>
          <w:sz w:val="16"/>
          <w:szCs w:val="16"/>
        </w:rPr>
      </w:pPr>
    </w:p>
    <w:p w14:paraId="40924B1F" w14:textId="5B02A8BD" w:rsidR="00EB392E" w:rsidRPr="00E5498C" w:rsidRDefault="00EB392E" w:rsidP="00EB392E">
      <w:pPr>
        <w:pStyle w:val="Titre2"/>
        <w:rPr>
          <w:sz w:val="24"/>
          <w:szCs w:val="24"/>
        </w:rPr>
      </w:pPr>
      <w:bookmarkStart w:id="8" w:name="_Toc193875636"/>
      <w:r w:rsidRPr="004A03D2">
        <w:rPr>
          <w:sz w:val="24"/>
          <w:szCs w:val="24"/>
        </w:rPr>
        <w:t xml:space="preserve">Supplementary </w:t>
      </w:r>
      <w:r w:rsidRPr="00E5498C">
        <w:rPr>
          <w:sz w:val="24"/>
          <w:szCs w:val="24"/>
        </w:rPr>
        <w:t xml:space="preserve">Table 2. </w:t>
      </w:r>
      <w:r w:rsidR="004B293F">
        <w:rPr>
          <w:sz w:val="24"/>
          <w:szCs w:val="24"/>
        </w:rPr>
        <w:t>I</w:t>
      </w:r>
      <w:r w:rsidR="00952C90">
        <w:rPr>
          <w:sz w:val="24"/>
          <w:szCs w:val="24"/>
        </w:rPr>
        <w:t>nitial bacterial load</w:t>
      </w:r>
      <w:r w:rsidR="000402BB">
        <w:rPr>
          <w:sz w:val="24"/>
          <w:szCs w:val="24"/>
        </w:rPr>
        <w:t xml:space="preserve"> (Day 0)</w:t>
      </w:r>
      <w:r w:rsidR="00952C90">
        <w:rPr>
          <w:sz w:val="24"/>
          <w:szCs w:val="24"/>
        </w:rPr>
        <w:t xml:space="preserve"> by FA-PP and culture </w:t>
      </w:r>
      <w:r w:rsidR="004B293F">
        <w:rPr>
          <w:sz w:val="24"/>
          <w:szCs w:val="24"/>
        </w:rPr>
        <w:t>according to</w:t>
      </w:r>
      <w:r w:rsidR="00952C90">
        <w:rPr>
          <w:sz w:val="24"/>
          <w:szCs w:val="24"/>
        </w:rPr>
        <w:t xml:space="preserve"> clinical outcome</w:t>
      </w:r>
      <w:bookmarkEnd w:id="8"/>
    </w:p>
    <w:tbl>
      <w:tblPr>
        <w:tblStyle w:val="Tableausimple1"/>
        <w:tblW w:w="7366" w:type="dxa"/>
        <w:tblLook w:val="04A0" w:firstRow="1" w:lastRow="0" w:firstColumn="1" w:lastColumn="0" w:noHBand="0" w:noVBand="1"/>
      </w:tblPr>
      <w:tblGrid>
        <w:gridCol w:w="1555"/>
        <w:gridCol w:w="1343"/>
        <w:gridCol w:w="1257"/>
        <w:gridCol w:w="1331"/>
        <w:gridCol w:w="1134"/>
        <w:gridCol w:w="746"/>
      </w:tblGrid>
      <w:tr w:rsidR="00EB392E" w:rsidRPr="00EB392E" w14:paraId="48317839" w14:textId="77777777" w:rsidTr="00952C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shd w:val="clear" w:color="auto" w:fill="BFBFBF" w:themeFill="background1" w:themeFillShade="BF"/>
            <w:noWrap/>
            <w:vAlign w:val="center"/>
            <w:hideMark/>
          </w:tcPr>
          <w:p w14:paraId="5FFDAE51" w14:textId="33272A17" w:rsidR="00EB392E" w:rsidRPr="00EB392E" w:rsidRDefault="00EB392E" w:rsidP="00EB392E">
            <w:pPr>
              <w:rPr>
                <w:rFonts w:eastAsia="Times New Roman" w:cstheme="majorHAnsi"/>
                <w:b w:val="0"/>
                <w:bCs w:val="0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V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ariable</w:t>
            </w:r>
          </w:p>
        </w:tc>
        <w:tc>
          <w:tcPr>
            <w:tcW w:w="1343" w:type="dxa"/>
            <w:shd w:val="clear" w:color="auto" w:fill="BFBFBF" w:themeFill="background1" w:themeFillShade="BF"/>
            <w:noWrap/>
            <w:vAlign w:val="center"/>
            <w:hideMark/>
          </w:tcPr>
          <w:p w14:paraId="221549BF" w14:textId="445A8DBA" w:rsidR="00EB392E" w:rsidRPr="00EB392E" w:rsidRDefault="00EB392E" w:rsidP="00EB39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b w:val="0"/>
                <w:bCs w:val="0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I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tems</w:t>
            </w:r>
          </w:p>
        </w:tc>
        <w:tc>
          <w:tcPr>
            <w:tcW w:w="1257" w:type="dxa"/>
            <w:shd w:val="clear" w:color="auto" w:fill="BFBFBF" w:themeFill="background1" w:themeFillShade="BF"/>
            <w:noWrap/>
            <w:vAlign w:val="center"/>
            <w:hideMark/>
          </w:tcPr>
          <w:p w14:paraId="25BAE294" w14:textId="77777777" w:rsidR="00EB392E" w:rsidRPr="00EB392E" w:rsidRDefault="00EB392E" w:rsidP="00EB39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b w:val="0"/>
                <w:bCs w:val="0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All patients</w:t>
            </w:r>
          </w:p>
        </w:tc>
        <w:tc>
          <w:tcPr>
            <w:tcW w:w="1331" w:type="dxa"/>
            <w:shd w:val="clear" w:color="auto" w:fill="BFBFBF" w:themeFill="background1" w:themeFillShade="BF"/>
            <w:noWrap/>
            <w:vAlign w:val="center"/>
            <w:hideMark/>
          </w:tcPr>
          <w:p w14:paraId="0D931878" w14:textId="77777777" w:rsidR="00EB392E" w:rsidRPr="00EB392E" w:rsidRDefault="00EB392E" w:rsidP="00EB39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b w:val="0"/>
                <w:bCs w:val="0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Clinical success</w:t>
            </w:r>
          </w:p>
        </w:tc>
        <w:tc>
          <w:tcPr>
            <w:tcW w:w="1134" w:type="dxa"/>
            <w:shd w:val="clear" w:color="auto" w:fill="BFBFBF" w:themeFill="background1" w:themeFillShade="BF"/>
            <w:noWrap/>
            <w:vAlign w:val="center"/>
            <w:hideMark/>
          </w:tcPr>
          <w:p w14:paraId="5F1E58C2" w14:textId="77777777" w:rsidR="00EB392E" w:rsidRPr="00EB392E" w:rsidRDefault="00EB392E" w:rsidP="00EB39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b w:val="0"/>
                <w:bCs w:val="0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Clinical failure</w:t>
            </w:r>
          </w:p>
        </w:tc>
        <w:tc>
          <w:tcPr>
            <w:tcW w:w="746" w:type="dxa"/>
            <w:shd w:val="clear" w:color="auto" w:fill="BFBFBF" w:themeFill="background1" w:themeFillShade="BF"/>
            <w:noWrap/>
            <w:vAlign w:val="center"/>
            <w:hideMark/>
          </w:tcPr>
          <w:p w14:paraId="70B0C2E3" w14:textId="258A6D77" w:rsidR="00EB392E" w:rsidRPr="00EB392E" w:rsidRDefault="00EB392E" w:rsidP="00EB39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b w:val="0"/>
                <w:bCs w:val="0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P</w:t>
            </w:r>
          </w:p>
        </w:tc>
      </w:tr>
      <w:tr w:rsidR="00EB392E" w:rsidRPr="00EB392E" w14:paraId="609F9A2B" w14:textId="77777777" w:rsidTr="00952C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shd w:val="clear" w:color="auto" w:fill="D9D9D9" w:themeFill="background1" w:themeFillShade="D9"/>
            <w:noWrap/>
            <w:vAlign w:val="center"/>
            <w:hideMark/>
          </w:tcPr>
          <w:p w14:paraId="2CDE02FE" w14:textId="26C8B32C" w:rsidR="00EB392E" w:rsidRPr="00EB392E" w:rsidRDefault="000402BB" w:rsidP="00EB392E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FA-PP</w:t>
            </w:r>
          </w:p>
        </w:tc>
        <w:tc>
          <w:tcPr>
            <w:tcW w:w="1343" w:type="dxa"/>
            <w:shd w:val="clear" w:color="auto" w:fill="D9D9D9" w:themeFill="background1" w:themeFillShade="D9"/>
            <w:noWrap/>
            <w:vAlign w:val="center"/>
            <w:hideMark/>
          </w:tcPr>
          <w:p w14:paraId="5C258D68" w14:textId="77777777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N</w:t>
            </w:r>
          </w:p>
        </w:tc>
        <w:tc>
          <w:tcPr>
            <w:tcW w:w="1257" w:type="dxa"/>
            <w:shd w:val="clear" w:color="auto" w:fill="D9D9D9" w:themeFill="background1" w:themeFillShade="D9"/>
            <w:noWrap/>
            <w:vAlign w:val="center"/>
            <w:hideMark/>
          </w:tcPr>
          <w:p w14:paraId="27AEC565" w14:textId="3C464D10" w:rsidR="00EB392E" w:rsidRPr="00EB392E" w:rsidRDefault="000402BB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93</w:t>
            </w:r>
          </w:p>
        </w:tc>
        <w:tc>
          <w:tcPr>
            <w:tcW w:w="1331" w:type="dxa"/>
            <w:shd w:val="clear" w:color="auto" w:fill="D9D9D9" w:themeFill="background1" w:themeFillShade="D9"/>
            <w:noWrap/>
            <w:vAlign w:val="center"/>
            <w:hideMark/>
          </w:tcPr>
          <w:p w14:paraId="76D77BC5" w14:textId="74DB2B36" w:rsidR="00EB392E" w:rsidRPr="00EB392E" w:rsidRDefault="000402BB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56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43B42ABA" w14:textId="7EAF9D60" w:rsidR="00EB392E" w:rsidRPr="00EB392E" w:rsidRDefault="000402BB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36</w:t>
            </w:r>
          </w:p>
        </w:tc>
        <w:tc>
          <w:tcPr>
            <w:tcW w:w="746" w:type="dxa"/>
            <w:shd w:val="clear" w:color="auto" w:fill="D9D9D9" w:themeFill="background1" w:themeFillShade="D9"/>
            <w:noWrap/>
            <w:vAlign w:val="center"/>
            <w:hideMark/>
          </w:tcPr>
          <w:p w14:paraId="0869DF13" w14:textId="46862698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0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42</w:t>
            </w:r>
          </w:p>
        </w:tc>
      </w:tr>
      <w:tr w:rsidR="00EB392E" w:rsidRPr="00EB392E" w14:paraId="1EC5CE31" w14:textId="77777777" w:rsidTr="00952C90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noWrap/>
            <w:vAlign w:val="center"/>
          </w:tcPr>
          <w:p w14:paraId="1657CADF" w14:textId="77777777" w:rsidR="00EB392E" w:rsidRPr="00EB392E" w:rsidRDefault="00EB392E" w:rsidP="00EB392E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  <w:tc>
          <w:tcPr>
            <w:tcW w:w="1343" w:type="dxa"/>
            <w:noWrap/>
            <w:vAlign w:val="center"/>
            <w:hideMark/>
          </w:tcPr>
          <w:p w14:paraId="410E806A" w14:textId="77777777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Mean (std)</w:t>
            </w:r>
          </w:p>
        </w:tc>
        <w:tc>
          <w:tcPr>
            <w:tcW w:w="1257" w:type="dxa"/>
            <w:noWrap/>
            <w:vAlign w:val="center"/>
            <w:hideMark/>
          </w:tcPr>
          <w:p w14:paraId="64612D36" w14:textId="0EFD568A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2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8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(1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2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)</w:t>
            </w:r>
          </w:p>
        </w:tc>
        <w:tc>
          <w:tcPr>
            <w:tcW w:w="1331" w:type="dxa"/>
            <w:noWrap/>
            <w:vAlign w:val="center"/>
            <w:hideMark/>
          </w:tcPr>
          <w:p w14:paraId="7F104E20" w14:textId="6D07A576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2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6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(1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2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)</w:t>
            </w:r>
          </w:p>
        </w:tc>
        <w:tc>
          <w:tcPr>
            <w:tcW w:w="1134" w:type="dxa"/>
            <w:noWrap/>
            <w:vAlign w:val="center"/>
            <w:hideMark/>
          </w:tcPr>
          <w:p w14:paraId="2F9215D7" w14:textId="702832D4" w:rsidR="00EB392E" w:rsidRPr="00EB392E" w:rsidRDefault="000402BB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2.9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(1)</w:t>
            </w:r>
          </w:p>
        </w:tc>
        <w:tc>
          <w:tcPr>
            <w:tcW w:w="746" w:type="dxa"/>
            <w:noWrap/>
            <w:vAlign w:val="center"/>
            <w:hideMark/>
          </w:tcPr>
          <w:p w14:paraId="07B751B2" w14:textId="0E9C6646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</w:tr>
      <w:tr w:rsidR="00EB392E" w:rsidRPr="00EB392E" w14:paraId="336C0970" w14:textId="77777777" w:rsidTr="00952C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noWrap/>
            <w:vAlign w:val="center"/>
          </w:tcPr>
          <w:p w14:paraId="2583EDF1" w14:textId="77777777" w:rsidR="00EB392E" w:rsidRPr="00EB392E" w:rsidRDefault="00EB392E" w:rsidP="00EB392E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  <w:tc>
          <w:tcPr>
            <w:tcW w:w="1343" w:type="dxa"/>
            <w:noWrap/>
            <w:vAlign w:val="center"/>
            <w:hideMark/>
          </w:tcPr>
          <w:p w14:paraId="514BFC9C" w14:textId="77777777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Median [IQR]</w:t>
            </w:r>
          </w:p>
        </w:tc>
        <w:tc>
          <w:tcPr>
            <w:tcW w:w="1257" w:type="dxa"/>
            <w:noWrap/>
            <w:vAlign w:val="center"/>
            <w:hideMark/>
          </w:tcPr>
          <w:p w14:paraId="6B26C024" w14:textId="084A5215" w:rsidR="00EB392E" w:rsidRPr="00EB392E" w:rsidRDefault="000402BB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3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[</w:t>
            </w:r>
            <w:r w:rsidR="00952C90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2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]</w:t>
            </w:r>
          </w:p>
        </w:tc>
        <w:tc>
          <w:tcPr>
            <w:tcW w:w="1331" w:type="dxa"/>
            <w:noWrap/>
            <w:vAlign w:val="center"/>
            <w:hideMark/>
          </w:tcPr>
          <w:p w14:paraId="48A60C41" w14:textId="6DDC002D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3 [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2</w:t>
            </w:r>
            <w:r w:rsidR="00952C90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;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]</w:t>
            </w:r>
          </w:p>
        </w:tc>
        <w:tc>
          <w:tcPr>
            <w:tcW w:w="1134" w:type="dxa"/>
            <w:noWrap/>
            <w:vAlign w:val="center"/>
            <w:hideMark/>
          </w:tcPr>
          <w:p w14:paraId="2530F81A" w14:textId="75C8CF0D" w:rsidR="00EB392E" w:rsidRPr="00EB392E" w:rsidRDefault="000402BB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3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[</w:t>
            </w:r>
            <w:r w:rsidR="00952C90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2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]</w:t>
            </w:r>
          </w:p>
        </w:tc>
        <w:tc>
          <w:tcPr>
            <w:tcW w:w="746" w:type="dxa"/>
            <w:noWrap/>
            <w:vAlign w:val="center"/>
            <w:hideMark/>
          </w:tcPr>
          <w:p w14:paraId="4999FC2C" w14:textId="30141CAA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</w:tr>
      <w:tr w:rsidR="00EB392E" w:rsidRPr="00EB392E" w14:paraId="5CFFFAAD" w14:textId="77777777" w:rsidTr="00952C90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noWrap/>
            <w:vAlign w:val="center"/>
          </w:tcPr>
          <w:p w14:paraId="52B2E547" w14:textId="77777777" w:rsidR="00EB392E" w:rsidRPr="00EB392E" w:rsidRDefault="00EB392E" w:rsidP="00EB392E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  <w:tc>
          <w:tcPr>
            <w:tcW w:w="1343" w:type="dxa"/>
            <w:noWrap/>
            <w:vAlign w:val="center"/>
            <w:hideMark/>
          </w:tcPr>
          <w:p w14:paraId="3412BB98" w14:textId="7C9C04B3" w:rsidR="00EB392E" w:rsidRPr="00EB392E" w:rsidRDefault="00952C90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Min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Max</w:t>
            </w:r>
          </w:p>
        </w:tc>
        <w:tc>
          <w:tcPr>
            <w:tcW w:w="1257" w:type="dxa"/>
            <w:noWrap/>
            <w:vAlign w:val="center"/>
            <w:hideMark/>
          </w:tcPr>
          <w:p w14:paraId="4DB39826" w14:textId="2D7427C6" w:rsidR="00EB392E" w:rsidRPr="00EB392E" w:rsidRDefault="00952C90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0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</w:t>
            </w:r>
          </w:p>
        </w:tc>
        <w:tc>
          <w:tcPr>
            <w:tcW w:w="1331" w:type="dxa"/>
            <w:noWrap/>
            <w:vAlign w:val="center"/>
            <w:hideMark/>
          </w:tcPr>
          <w:p w14:paraId="7DE0D327" w14:textId="4F7893DB" w:rsidR="00EB392E" w:rsidRPr="00EB392E" w:rsidRDefault="00952C90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0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</w:t>
            </w:r>
          </w:p>
        </w:tc>
        <w:tc>
          <w:tcPr>
            <w:tcW w:w="1134" w:type="dxa"/>
            <w:noWrap/>
            <w:vAlign w:val="center"/>
            <w:hideMark/>
          </w:tcPr>
          <w:p w14:paraId="351167D8" w14:textId="6B77BD7D" w:rsidR="00EB392E" w:rsidRPr="00EB392E" w:rsidRDefault="000402BB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1</w:t>
            </w:r>
            <w:r w:rsidR="00952C90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</w:t>
            </w:r>
          </w:p>
        </w:tc>
        <w:tc>
          <w:tcPr>
            <w:tcW w:w="746" w:type="dxa"/>
            <w:noWrap/>
            <w:vAlign w:val="center"/>
            <w:hideMark/>
          </w:tcPr>
          <w:p w14:paraId="0C20AFAB" w14:textId="7167A439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</w:tr>
      <w:tr w:rsidR="000402BB" w:rsidRPr="00EB392E" w14:paraId="658A483F" w14:textId="77777777" w:rsidTr="00952C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shd w:val="clear" w:color="auto" w:fill="D9D9D9" w:themeFill="background1" w:themeFillShade="D9"/>
            <w:noWrap/>
            <w:vAlign w:val="center"/>
            <w:hideMark/>
          </w:tcPr>
          <w:p w14:paraId="6340AA98" w14:textId="0AB8B1C9" w:rsidR="000402BB" w:rsidRPr="00EB392E" w:rsidRDefault="000402BB" w:rsidP="000402BB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Culture</w:t>
            </w:r>
          </w:p>
        </w:tc>
        <w:tc>
          <w:tcPr>
            <w:tcW w:w="1343" w:type="dxa"/>
            <w:shd w:val="clear" w:color="auto" w:fill="D9D9D9" w:themeFill="background1" w:themeFillShade="D9"/>
            <w:noWrap/>
            <w:vAlign w:val="center"/>
            <w:hideMark/>
          </w:tcPr>
          <w:p w14:paraId="42DD6AB3" w14:textId="77777777" w:rsidR="000402BB" w:rsidRPr="00EB392E" w:rsidRDefault="000402BB" w:rsidP="00040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N</w:t>
            </w:r>
          </w:p>
        </w:tc>
        <w:tc>
          <w:tcPr>
            <w:tcW w:w="1257" w:type="dxa"/>
            <w:shd w:val="clear" w:color="auto" w:fill="D9D9D9" w:themeFill="background1" w:themeFillShade="D9"/>
            <w:noWrap/>
            <w:vAlign w:val="center"/>
            <w:hideMark/>
          </w:tcPr>
          <w:p w14:paraId="43533AEE" w14:textId="45FF9827" w:rsidR="000402BB" w:rsidRPr="00EB392E" w:rsidRDefault="000402BB" w:rsidP="00040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93</w:t>
            </w:r>
          </w:p>
        </w:tc>
        <w:tc>
          <w:tcPr>
            <w:tcW w:w="1331" w:type="dxa"/>
            <w:shd w:val="clear" w:color="auto" w:fill="D9D9D9" w:themeFill="background1" w:themeFillShade="D9"/>
            <w:noWrap/>
            <w:vAlign w:val="center"/>
            <w:hideMark/>
          </w:tcPr>
          <w:p w14:paraId="6B08977F" w14:textId="46D12FEB" w:rsidR="000402BB" w:rsidRPr="00EB392E" w:rsidRDefault="000402BB" w:rsidP="00040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56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43A8D793" w14:textId="3855850D" w:rsidR="000402BB" w:rsidRPr="00EB392E" w:rsidRDefault="000402BB" w:rsidP="00040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36</w:t>
            </w:r>
          </w:p>
        </w:tc>
        <w:tc>
          <w:tcPr>
            <w:tcW w:w="746" w:type="dxa"/>
            <w:shd w:val="clear" w:color="auto" w:fill="D9D9D9" w:themeFill="background1" w:themeFillShade="D9"/>
            <w:noWrap/>
            <w:vAlign w:val="center"/>
            <w:hideMark/>
          </w:tcPr>
          <w:p w14:paraId="55061617" w14:textId="11D9749D" w:rsidR="000402BB" w:rsidRPr="00EB392E" w:rsidRDefault="000402BB" w:rsidP="00040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0.</w:t>
            </w: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66</w:t>
            </w:r>
          </w:p>
        </w:tc>
      </w:tr>
      <w:tr w:rsidR="00EB392E" w:rsidRPr="00EB392E" w14:paraId="17FAAAA3" w14:textId="77777777" w:rsidTr="00952C90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noWrap/>
            <w:vAlign w:val="center"/>
          </w:tcPr>
          <w:p w14:paraId="32057ABB" w14:textId="77777777" w:rsidR="00EB392E" w:rsidRPr="00EB392E" w:rsidRDefault="00EB392E" w:rsidP="00EB392E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  <w:tc>
          <w:tcPr>
            <w:tcW w:w="1343" w:type="dxa"/>
            <w:noWrap/>
            <w:vAlign w:val="center"/>
            <w:hideMark/>
          </w:tcPr>
          <w:p w14:paraId="17422530" w14:textId="77777777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Mean (std)</w:t>
            </w:r>
          </w:p>
        </w:tc>
        <w:tc>
          <w:tcPr>
            <w:tcW w:w="1257" w:type="dxa"/>
            <w:noWrap/>
            <w:vAlign w:val="center"/>
            <w:hideMark/>
          </w:tcPr>
          <w:p w14:paraId="5F996054" w14:textId="16D31B82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2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7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(1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5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)</w:t>
            </w:r>
          </w:p>
        </w:tc>
        <w:tc>
          <w:tcPr>
            <w:tcW w:w="1331" w:type="dxa"/>
            <w:noWrap/>
            <w:vAlign w:val="center"/>
            <w:hideMark/>
          </w:tcPr>
          <w:p w14:paraId="1A1151B5" w14:textId="29D16340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2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6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(1.4)</w:t>
            </w:r>
          </w:p>
        </w:tc>
        <w:tc>
          <w:tcPr>
            <w:tcW w:w="1134" w:type="dxa"/>
            <w:noWrap/>
            <w:vAlign w:val="center"/>
            <w:hideMark/>
          </w:tcPr>
          <w:p w14:paraId="25784268" w14:textId="1A46FE7C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2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7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(1.</w:t>
            </w:r>
            <w:r w:rsidR="000402BB">
              <w:rPr>
                <w:rFonts w:eastAsia="Times New Roman" w:cstheme="majorHAnsi"/>
                <w:sz w:val="12"/>
                <w:szCs w:val="12"/>
                <w:lang w:eastAsia="fr-FR"/>
              </w:rPr>
              <w:t>5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)</w:t>
            </w:r>
          </w:p>
        </w:tc>
        <w:tc>
          <w:tcPr>
            <w:tcW w:w="746" w:type="dxa"/>
            <w:noWrap/>
            <w:vAlign w:val="center"/>
            <w:hideMark/>
          </w:tcPr>
          <w:p w14:paraId="19A98908" w14:textId="210C4DF8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</w:tr>
      <w:tr w:rsidR="00EB392E" w:rsidRPr="00EB392E" w14:paraId="02BC4316" w14:textId="77777777" w:rsidTr="00952C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noWrap/>
            <w:vAlign w:val="center"/>
          </w:tcPr>
          <w:p w14:paraId="0670E192" w14:textId="77777777" w:rsidR="00EB392E" w:rsidRPr="00EB392E" w:rsidRDefault="00EB392E" w:rsidP="00EB392E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  <w:tc>
          <w:tcPr>
            <w:tcW w:w="1343" w:type="dxa"/>
            <w:noWrap/>
            <w:vAlign w:val="center"/>
            <w:hideMark/>
          </w:tcPr>
          <w:p w14:paraId="338A53EA" w14:textId="77777777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Median [IQR]</w:t>
            </w:r>
          </w:p>
        </w:tc>
        <w:tc>
          <w:tcPr>
            <w:tcW w:w="1257" w:type="dxa"/>
            <w:noWrap/>
            <w:vAlign w:val="center"/>
            <w:hideMark/>
          </w:tcPr>
          <w:p w14:paraId="5CC2027C" w14:textId="6F7FF37B" w:rsidR="00EB392E" w:rsidRPr="00EB392E" w:rsidRDefault="000402BB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3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[</w:t>
            </w:r>
            <w:r w:rsidR="00952C90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1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]</w:t>
            </w:r>
          </w:p>
        </w:tc>
        <w:tc>
          <w:tcPr>
            <w:tcW w:w="1331" w:type="dxa"/>
            <w:noWrap/>
            <w:vAlign w:val="center"/>
            <w:hideMark/>
          </w:tcPr>
          <w:p w14:paraId="19E63E05" w14:textId="53861A2B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3 [</w:t>
            </w:r>
            <w:r w:rsidR="00952C90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1;</w:t>
            </w: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]</w:t>
            </w:r>
          </w:p>
        </w:tc>
        <w:tc>
          <w:tcPr>
            <w:tcW w:w="1134" w:type="dxa"/>
            <w:noWrap/>
            <w:vAlign w:val="center"/>
            <w:hideMark/>
          </w:tcPr>
          <w:p w14:paraId="30E5F9AB" w14:textId="2220EB5F" w:rsidR="00EB392E" w:rsidRPr="00EB392E" w:rsidRDefault="000402BB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>
              <w:rPr>
                <w:rFonts w:eastAsia="Times New Roman" w:cstheme="majorHAnsi"/>
                <w:sz w:val="12"/>
                <w:szCs w:val="12"/>
                <w:lang w:eastAsia="fr-FR"/>
              </w:rPr>
              <w:t>3.5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[</w:t>
            </w:r>
            <w:r w:rsidR="00952C90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1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]</w:t>
            </w:r>
          </w:p>
        </w:tc>
        <w:tc>
          <w:tcPr>
            <w:tcW w:w="746" w:type="dxa"/>
            <w:noWrap/>
            <w:vAlign w:val="center"/>
            <w:hideMark/>
          </w:tcPr>
          <w:p w14:paraId="20C6B937" w14:textId="7017E1F5" w:rsidR="00EB392E" w:rsidRPr="00EB392E" w:rsidRDefault="00EB392E" w:rsidP="00EB39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</w:tr>
      <w:tr w:rsidR="00EB392E" w:rsidRPr="00EB392E" w14:paraId="1E0E28AE" w14:textId="77777777" w:rsidTr="00952C90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noWrap/>
            <w:vAlign w:val="center"/>
          </w:tcPr>
          <w:p w14:paraId="0B664247" w14:textId="77777777" w:rsidR="00EB392E" w:rsidRPr="00EB392E" w:rsidRDefault="00EB392E" w:rsidP="00EB392E">
            <w:pPr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  <w:tc>
          <w:tcPr>
            <w:tcW w:w="1343" w:type="dxa"/>
            <w:noWrap/>
            <w:vAlign w:val="center"/>
            <w:hideMark/>
          </w:tcPr>
          <w:p w14:paraId="6D095E1E" w14:textId="4EA0FAB6" w:rsidR="00EB392E" w:rsidRPr="00EB392E" w:rsidRDefault="00952C90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Min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Max</w:t>
            </w:r>
          </w:p>
        </w:tc>
        <w:tc>
          <w:tcPr>
            <w:tcW w:w="1257" w:type="dxa"/>
            <w:noWrap/>
            <w:vAlign w:val="center"/>
            <w:hideMark/>
          </w:tcPr>
          <w:p w14:paraId="1B6CA68E" w14:textId="34370782" w:rsidR="00EB392E" w:rsidRPr="00EB392E" w:rsidRDefault="00952C90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0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</w:t>
            </w:r>
          </w:p>
        </w:tc>
        <w:tc>
          <w:tcPr>
            <w:tcW w:w="1331" w:type="dxa"/>
            <w:noWrap/>
            <w:vAlign w:val="center"/>
            <w:hideMark/>
          </w:tcPr>
          <w:p w14:paraId="323E59B2" w14:textId="118D2C5B" w:rsidR="00EB392E" w:rsidRPr="00EB392E" w:rsidRDefault="00952C90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0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</w:t>
            </w:r>
          </w:p>
        </w:tc>
        <w:tc>
          <w:tcPr>
            <w:tcW w:w="1134" w:type="dxa"/>
            <w:noWrap/>
            <w:vAlign w:val="center"/>
            <w:hideMark/>
          </w:tcPr>
          <w:p w14:paraId="1D03DFC7" w14:textId="4DF1DB03" w:rsidR="00EB392E" w:rsidRPr="00EB392E" w:rsidRDefault="00952C90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  <w:r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>0;</w:t>
            </w:r>
            <w:r w:rsidR="00EB392E" w:rsidRPr="00EB392E">
              <w:rPr>
                <w:rFonts w:eastAsia="Times New Roman" w:cstheme="majorHAnsi"/>
                <w:sz w:val="12"/>
                <w:szCs w:val="12"/>
                <w:lang w:eastAsia="fr-FR"/>
              </w:rPr>
              <w:t xml:space="preserve"> 4</w:t>
            </w:r>
          </w:p>
        </w:tc>
        <w:tc>
          <w:tcPr>
            <w:tcW w:w="746" w:type="dxa"/>
            <w:noWrap/>
            <w:vAlign w:val="center"/>
            <w:hideMark/>
          </w:tcPr>
          <w:p w14:paraId="4ED6B5ED" w14:textId="5F445D0D" w:rsidR="00EB392E" w:rsidRPr="00EB392E" w:rsidRDefault="00EB392E" w:rsidP="00EB39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12"/>
                <w:szCs w:val="12"/>
                <w:lang w:eastAsia="fr-FR"/>
              </w:rPr>
            </w:pPr>
          </w:p>
        </w:tc>
      </w:tr>
    </w:tbl>
    <w:p w14:paraId="55B534DF" w14:textId="0390BC70" w:rsidR="00952C90" w:rsidRPr="00952C90" w:rsidRDefault="00952C90" w:rsidP="000402BB">
      <w:pPr>
        <w:spacing w:before="60"/>
        <w:jc w:val="both"/>
        <w:rPr>
          <w:color w:val="000000"/>
          <w:sz w:val="16"/>
          <w:szCs w:val="16"/>
        </w:rPr>
      </w:pPr>
      <w:r w:rsidRPr="00FD4576">
        <w:rPr>
          <w:i/>
          <w:iCs/>
          <w:color w:val="000000"/>
          <w:sz w:val="16"/>
          <w:szCs w:val="16"/>
        </w:rPr>
        <w:t>FA-PP</w:t>
      </w:r>
      <w:r w:rsidRPr="00FD4576">
        <w:rPr>
          <w:color w:val="000000"/>
          <w:sz w:val="16"/>
          <w:szCs w:val="16"/>
        </w:rPr>
        <w:t xml:space="preserve"> FilmArray® Pneumonia+ panel</w:t>
      </w:r>
      <w:r>
        <w:rPr>
          <w:color w:val="000000"/>
          <w:sz w:val="16"/>
          <w:szCs w:val="16"/>
        </w:rPr>
        <w:t xml:space="preserve">, </w:t>
      </w:r>
      <w:r>
        <w:rPr>
          <w:i/>
          <w:iCs/>
          <w:color w:val="000000"/>
          <w:sz w:val="16"/>
          <w:szCs w:val="16"/>
        </w:rPr>
        <w:t xml:space="preserve">IQR </w:t>
      </w:r>
      <w:r>
        <w:rPr>
          <w:color w:val="000000"/>
          <w:sz w:val="16"/>
          <w:szCs w:val="16"/>
        </w:rPr>
        <w:t>interquartile range</w:t>
      </w:r>
    </w:p>
    <w:p w14:paraId="4141BDB0" w14:textId="55814893" w:rsidR="00952C90" w:rsidRDefault="00F92F78" w:rsidP="00EB392E">
      <w:pPr>
        <w:spacing w:before="60" w:after="120"/>
        <w:jc w:val="both"/>
        <w:rPr>
          <w:color w:val="000000"/>
          <w:sz w:val="16"/>
          <w:szCs w:val="16"/>
        </w:rPr>
      </w:pPr>
      <w:r w:rsidRPr="00F92F78">
        <w:rPr>
          <w:color w:val="000000"/>
          <w:sz w:val="16"/>
          <w:szCs w:val="16"/>
        </w:rPr>
        <w:t xml:space="preserve">Bacterial load data are expressed as quantification group numbers (0 to 4). </w:t>
      </w:r>
      <w:r w:rsidR="00721642" w:rsidRPr="00721642">
        <w:rPr>
          <w:color w:val="000000"/>
          <w:sz w:val="16"/>
          <w:szCs w:val="16"/>
        </w:rPr>
        <w:t>See Methods section in the article for the corresponding bacterial load depending on the quantification unit and sample type.</w:t>
      </w:r>
      <w:r w:rsidR="00721642">
        <w:rPr>
          <w:color w:val="000000"/>
          <w:sz w:val="16"/>
          <w:szCs w:val="16"/>
        </w:rPr>
        <w:t xml:space="preserve"> </w:t>
      </w:r>
      <w:r w:rsidRPr="00F92F78">
        <w:rPr>
          <w:color w:val="000000"/>
          <w:sz w:val="16"/>
          <w:szCs w:val="16"/>
        </w:rPr>
        <w:t>The association between initial bacterial load at Day 0 and clinical success was evaluated using the Wilcoxon-Mann-Whitney test.</w:t>
      </w:r>
    </w:p>
    <w:p w14:paraId="7B20F927" w14:textId="77777777" w:rsidR="00715187" w:rsidRPr="00952C90" w:rsidRDefault="00715187" w:rsidP="00EB392E">
      <w:pPr>
        <w:spacing w:before="60" w:after="120"/>
        <w:jc w:val="both"/>
        <w:rPr>
          <w:color w:val="000000"/>
          <w:sz w:val="16"/>
          <w:szCs w:val="16"/>
        </w:rPr>
      </w:pPr>
    </w:p>
    <w:p w14:paraId="4897A49E" w14:textId="043E3860" w:rsidR="008A6883" w:rsidRPr="00E5498C" w:rsidRDefault="004A03D2" w:rsidP="00E5498C">
      <w:pPr>
        <w:pStyle w:val="Titre2"/>
        <w:rPr>
          <w:sz w:val="24"/>
          <w:szCs w:val="24"/>
        </w:rPr>
      </w:pPr>
      <w:bookmarkStart w:id="9" w:name="_Toc193875637"/>
      <w:bookmarkStart w:id="10" w:name="_Hlk193874016"/>
      <w:r w:rsidRPr="004A03D2">
        <w:rPr>
          <w:sz w:val="24"/>
          <w:szCs w:val="24"/>
        </w:rPr>
        <w:t xml:space="preserve">Supplementary </w:t>
      </w:r>
      <w:r w:rsidR="008A6883" w:rsidRPr="00E5498C">
        <w:rPr>
          <w:sz w:val="24"/>
          <w:szCs w:val="24"/>
        </w:rPr>
        <w:t xml:space="preserve">Table </w:t>
      </w:r>
      <w:r w:rsidR="00EB392E">
        <w:rPr>
          <w:sz w:val="24"/>
          <w:szCs w:val="24"/>
        </w:rPr>
        <w:t>3</w:t>
      </w:r>
      <w:r w:rsidR="008A6883" w:rsidRPr="00E5498C">
        <w:rPr>
          <w:sz w:val="24"/>
          <w:szCs w:val="24"/>
        </w:rPr>
        <w:t>. Bacteria detected by FA-PP but not by culture</w:t>
      </w:r>
      <w:r w:rsidR="00055FF6" w:rsidRPr="00E5498C">
        <w:rPr>
          <w:sz w:val="24"/>
          <w:szCs w:val="24"/>
        </w:rPr>
        <w:t xml:space="preserve"> from</w:t>
      </w:r>
      <w:r w:rsidR="008A6883" w:rsidRPr="00E5498C">
        <w:rPr>
          <w:sz w:val="24"/>
          <w:szCs w:val="24"/>
        </w:rPr>
        <w:t xml:space="preserve"> diagnos</w:t>
      </w:r>
      <w:r w:rsidR="00055FF6" w:rsidRPr="00E5498C">
        <w:rPr>
          <w:sz w:val="24"/>
          <w:szCs w:val="24"/>
        </w:rPr>
        <w:t>tic samples (BAL or mini-BAL)</w:t>
      </w:r>
      <w:bookmarkEnd w:id="9"/>
    </w:p>
    <w:bookmarkEnd w:id="6"/>
    <w:bookmarkEnd w:id="10"/>
    <w:tbl>
      <w:tblPr>
        <w:tblStyle w:val="Tableausimple1"/>
        <w:tblW w:w="9495" w:type="dxa"/>
        <w:tblLook w:val="04A0" w:firstRow="1" w:lastRow="0" w:firstColumn="1" w:lastColumn="0" w:noHBand="0" w:noVBand="1"/>
      </w:tblPr>
      <w:tblGrid>
        <w:gridCol w:w="1141"/>
        <w:gridCol w:w="506"/>
        <w:gridCol w:w="505"/>
        <w:gridCol w:w="505"/>
        <w:gridCol w:w="577"/>
        <w:gridCol w:w="512"/>
        <w:gridCol w:w="501"/>
        <w:gridCol w:w="501"/>
        <w:gridCol w:w="501"/>
        <w:gridCol w:w="572"/>
        <w:gridCol w:w="507"/>
        <w:gridCol w:w="501"/>
        <w:gridCol w:w="501"/>
        <w:gridCol w:w="501"/>
        <w:gridCol w:w="572"/>
        <w:gridCol w:w="507"/>
        <w:gridCol w:w="621"/>
      </w:tblGrid>
      <w:tr w:rsidR="009A765A" w:rsidRPr="00055775" w14:paraId="0670F79F" w14:textId="4B286F2A" w:rsidTr="00EB39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7C932DE4" w14:textId="77777777" w:rsidR="009A765A" w:rsidRPr="00055775" w:rsidRDefault="009A765A" w:rsidP="00E5498C">
            <w:pPr>
              <w:spacing w:after="160" w:line="259" w:lineRule="auto"/>
              <w:rPr>
                <w:color w:val="000000"/>
                <w:sz w:val="12"/>
                <w:szCs w:val="12"/>
              </w:rPr>
            </w:pPr>
          </w:p>
        </w:tc>
        <w:tc>
          <w:tcPr>
            <w:tcW w:w="0" w:type="auto"/>
            <w:gridSpan w:val="5"/>
            <w:shd w:val="clear" w:color="auto" w:fill="D9D9D9" w:themeFill="background1" w:themeFillShade="D9"/>
            <w:noWrap/>
            <w:vAlign w:val="center"/>
            <w:hideMark/>
          </w:tcPr>
          <w:p w14:paraId="355484A1" w14:textId="64A69671" w:rsidR="009A765A" w:rsidRPr="00AB1186" w:rsidRDefault="00AB1186" w:rsidP="00E5498C">
            <w:pPr>
              <w:spacing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12"/>
                <w:szCs w:val="12"/>
              </w:rPr>
            </w:pPr>
            <w:r w:rsidRPr="00AB1186">
              <w:rPr>
                <w:sz w:val="12"/>
                <w:szCs w:val="12"/>
              </w:rPr>
              <w:t>In sample</w:t>
            </w:r>
            <w:r w:rsidR="006F2665">
              <w:rPr>
                <w:sz w:val="12"/>
                <w:szCs w:val="12"/>
              </w:rPr>
              <w:t>s</w:t>
            </w:r>
            <w:r w:rsidRPr="00AB1186">
              <w:rPr>
                <w:sz w:val="12"/>
                <w:szCs w:val="12"/>
              </w:rPr>
              <w:t xml:space="preserve"> without prior a</w:t>
            </w:r>
            <w:r>
              <w:rPr>
                <w:sz w:val="12"/>
                <w:szCs w:val="12"/>
              </w:rPr>
              <w:t>ntibiotic therapy</w:t>
            </w:r>
          </w:p>
        </w:tc>
        <w:tc>
          <w:tcPr>
            <w:tcW w:w="0" w:type="auto"/>
            <w:gridSpan w:val="5"/>
            <w:shd w:val="clear" w:color="auto" w:fill="BFBFBF" w:themeFill="background1" w:themeFillShade="BF"/>
            <w:vAlign w:val="center"/>
          </w:tcPr>
          <w:p w14:paraId="0BDC2069" w14:textId="730A0088" w:rsidR="009A765A" w:rsidRPr="00AB1186" w:rsidRDefault="00AB1186" w:rsidP="00E5498C">
            <w:pPr>
              <w:spacing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>
              <w:rPr>
                <w:sz w:val="12"/>
                <w:szCs w:val="12"/>
              </w:rPr>
              <w:t>In sample</w:t>
            </w:r>
            <w:r w:rsidR="006F2665">
              <w:rPr>
                <w:sz w:val="12"/>
                <w:szCs w:val="12"/>
              </w:rPr>
              <w:t>s</w:t>
            </w:r>
            <w:r>
              <w:rPr>
                <w:sz w:val="12"/>
                <w:szCs w:val="12"/>
              </w:rPr>
              <w:t xml:space="preserve"> p</w:t>
            </w:r>
            <w:r w:rsidR="009A765A" w:rsidRPr="00055775">
              <w:rPr>
                <w:sz w:val="12"/>
                <w:szCs w:val="12"/>
              </w:rPr>
              <w:t>ost</w:t>
            </w:r>
            <w:r>
              <w:rPr>
                <w:sz w:val="12"/>
                <w:szCs w:val="12"/>
              </w:rPr>
              <w:t xml:space="preserve"> </w:t>
            </w:r>
            <w:r w:rsidR="009A765A" w:rsidRPr="00055775">
              <w:rPr>
                <w:sz w:val="12"/>
                <w:szCs w:val="12"/>
              </w:rPr>
              <w:t xml:space="preserve">antibiotic </w:t>
            </w:r>
            <w:r>
              <w:rPr>
                <w:sz w:val="12"/>
                <w:szCs w:val="12"/>
              </w:rPr>
              <w:t>therapy</w:t>
            </w:r>
            <w:r w:rsidR="006F2665">
              <w:rPr>
                <w:sz w:val="12"/>
                <w:szCs w:val="12"/>
              </w:rPr>
              <w:t xml:space="preserve"> initiation</w:t>
            </w:r>
          </w:p>
        </w:tc>
        <w:tc>
          <w:tcPr>
            <w:tcW w:w="0" w:type="auto"/>
            <w:gridSpan w:val="5"/>
            <w:shd w:val="clear" w:color="auto" w:fill="A6A6A6" w:themeFill="background1" w:themeFillShade="A6"/>
            <w:vAlign w:val="center"/>
          </w:tcPr>
          <w:p w14:paraId="6002BE46" w14:textId="76ADBCD3" w:rsidR="009A765A" w:rsidRPr="00055775" w:rsidRDefault="009A765A" w:rsidP="00E5498C">
            <w:pPr>
              <w:spacing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  <w:lang w:val="fr-FR"/>
              </w:rPr>
            </w:pPr>
            <w:r w:rsidRPr="00055775">
              <w:rPr>
                <w:sz w:val="12"/>
                <w:szCs w:val="12"/>
              </w:rPr>
              <w:t>Previous pneumonia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693D6EBB" w14:textId="662CD324" w:rsidR="009A765A" w:rsidRPr="00055775" w:rsidRDefault="009A765A" w:rsidP="00E5498C">
            <w:pPr>
              <w:spacing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  <w:lang w:val="fr-FR"/>
              </w:rPr>
            </w:pPr>
            <w:r w:rsidRPr="00055775">
              <w:rPr>
                <w:sz w:val="12"/>
                <w:szCs w:val="12"/>
                <w:lang w:val="fr-FR"/>
              </w:rPr>
              <w:t>Overall</w:t>
            </w:r>
          </w:p>
        </w:tc>
      </w:tr>
      <w:tr w:rsidR="00EB392E" w:rsidRPr="00055775" w14:paraId="6A52A4E8" w14:textId="74CDD8EB" w:rsidTr="00EB39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</w:tcPr>
          <w:p w14:paraId="44A224E0" w14:textId="77777777" w:rsidR="009A765A" w:rsidRPr="00055775" w:rsidRDefault="009A765A" w:rsidP="00E5498C">
            <w:pPr>
              <w:spacing w:line="259" w:lineRule="auto"/>
              <w:rPr>
                <w:b w:val="0"/>
                <w:bCs w:val="0"/>
                <w:color w:val="000000"/>
                <w:sz w:val="12"/>
                <w:szCs w:val="12"/>
              </w:rPr>
            </w:pPr>
            <w:r w:rsidRPr="00055775">
              <w:rPr>
                <w:color w:val="000000"/>
                <w:sz w:val="12"/>
                <w:szCs w:val="12"/>
              </w:rPr>
              <w:t xml:space="preserve">FA-PP results </w:t>
            </w:r>
          </w:p>
          <w:p w14:paraId="36D84E27" w14:textId="05F5E014" w:rsidR="009A765A" w:rsidRPr="00055775" w:rsidRDefault="009A765A" w:rsidP="00E5498C">
            <w:pPr>
              <w:spacing w:line="259" w:lineRule="auto"/>
              <w:rPr>
                <w:b w:val="0"/>
                <w:bCs w:val="0"/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color w:val="000000"/>
                <w:sz w:val="12"/>
                <w:szCs w:val="12"/>
              </w:rPr>
              <w:t>(DNA copies</w:t>
            </w:r>
            <w:r w:rsidRPr="00055775">
              <w:rPr>
                <w:b w:val="0"/>
                <w:bCs w:val="0"/>
                <w:color w:val="000000"/>
                <w:sz w:val="12"/>
                <w:szCs w:val="12"/>
              </w:rPr>
              <w:t>/</w:t>
            </w:r>
            <w:r w:rsidRPr="00055775">
              <w:rPr>
                <w:color w:val="000000"/>
                <w:sz w:val="12"/>
                <w:szCs w:val="12"/>
              </w:rPr>
              <w:t>ml)</w:t>
            </w:r>
          </w:p>
        </w:tc>
        <w:tc>
          <w:tcPr>
            <w:tcW w:w="0" w:type="auto"/>
            <w:vMerge w:val="restart"/>
            <w:noWrap/>
          </w:tcPr>
          <w:p w14:paraId="28C65C63" w14:textId="58FA1643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 xml:space="preserve">10^4 </w:t>
            </w:r>
          </w:p>
        </w:tc>
        <w:tc>
          <w:tcPr>
            <w:tcW w:w="0" w:type="auto"/>
            <w:vMerge w:val="restart"/>
            <w:noWrap/>
          </w:tcPr>
          <w:p w14:paraId="258EB12C" w14:textId="28FBA51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 xml:space="preserve">10^5 </w:t>
            </w:r>
          </w:p>
        </w:tc>
        <w:tc>
          <w:tcPr>
            <w:tcW w:w="0" w:type="auto"/>
            <w:vMerge w:val="restart"/>
            <w:noWrap/>
          </w:tcPr>
          <w:p w14:paraId="345768C3" w14:textId="40D5D062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0^6</w:t>
            </w:r>
          </w:p>
        </w:tc>
        <w:tc>
          <w:tcPr>
            <w:tcW w:w="0" w:type="auto"/>
            <w:vMerge w:val="restart"/>
          </w:tcPr>
          <w:p w14:paraId="6FD79EA4" w14:textId="6CA5A0C0" w:rsidR="009A765A" w:rsidRPr="00055775" w:rsidRDefault="00385A3E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>
              <w:rPr>
                <w:b/>
                <w:bCs/>
                <w:sz w:val="12"/>
                <w:szCs w:val="12"/>
              </w:rPr>
              <w:t>≥</w:t>
            </w:r>
            <w:r w:rsidR="00AF6A7D">
              <w:rPr>
                <w:b/>
                <w:bCs/>
                <w:sz w:val="12"/>
                <w:szCs w:val="12"/>
              </w:rPr>
              <w:t>1</w:t>
            </w:r>
            <w:r w:rsidR="009A765A" w:rsidRPr="00055775">
              <w:rPr>
                <w:b/>
                <w:bCs/>
                <w:sz w:val="12"/>
                <w:szCs w:val="12"/>
              </w:rPr>
              <w:t>0^7</w:t>
            </w:r>
          </w:p>
        </w:tc>
        <w:tc>
          <w:tcPr>
            <w:tcW w:w="0" w:type="auto"/>
            <w:vMerge w:val="restart"/>
            <w:shd w:val="clear" w:color="auto" w:fill="D9D9D9" w:themeFill="background1" w:themeFillShade="D9"/>
          </w:tcPr>
          <w:p w14:paraId="3DEDE40D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Total</w:t>
            </w:r>
          </w:p>
        </w:tc>
        <w:tc>
          <w:tcPr>
            <w:tcW w:w="0" w:type="auto"/>
            <w:vMerge w:val="restart"/>
          </w:tcPr>
          <w:p w14:paraId="0A31F8B6" w14:textId="06F50949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 xml:space="preserve">10^4 </w:t>
            </w:r>
          </w:p>
        </w:tc>
        <w:tc>
          <w:tcPr>
            <w:tcW w:w="0" w:type="auto"/>
            <w:vMerge w:val="restart"/>
          </w:tcPr>
          <w:p w14:paraId="416C3E7C" w14:textId="0CDE6F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 xml:space="preserve">10^5 </w:t>
            </w:r>
          </w:p>
        </w:tc>
        <w:tc>
          <w:tcPr>
            <w:tcW w:w="0" w:type="auto"/>
            <w:vMerge w:val="restart"/>
          </w:tcPr>
          <w:p w14:paraId="6922BF24" w14:textId="1F529F96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0^6</w:t>
            </w:r>
          </w:p>
        </w:tc>
        <w:tc>
          <w:tcPr>
            <w:tcW w:w="0" w:type="auto"/>
            <w:vMerge w:val="restart"/>
          </w:tcPr>
          <w:p w14:paraId="21D7A84C" w14:textId="1DF25F91" w:rsidR="009A765A" w:rsidRPr="00055775" w:rsidRDefault="00385A3E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>
              <w:rPr>
                <w:b/>
                <w:bCs/>
                <w:sz w:val="12"/>
                <w:szCs w:val="12"/>
              </w:rPr>
              <w:t>≥</w:t>
            </w:r>
            <w:r w:rsidR="00AF6A7D">
              <w:rPr>
                <w:b/>
                <w:bCs/>
                <w:sz w:val="12"/>
                <w:szCs w:val="12"/>
              </w:rPr>
              <w:t>1</w:t>
            </w:r>
            <w:r w:rsidR="009A765A" w:rsidRPr="00055775">
              <w:rPr>
                <w:b/>
                <w:bCs/>
                <w:sz w:val="12"/>
                <w:szCs w:val="12"/>
              </w:rPr>
              <w:t>0^7</w:t>
            </w:r>
          </w:p>
        </w:tc>
        <w:tc>
          <w:tcPr>
            <w:tcW w:w="0" w:type="auto"/>
            <w:vMerge w:val="restart"/>
            <w:shd w:val="clear" w:color="auto" w:fill="BFBFBF" w:themeFill="background1" w:themeFillShade="BF"/>
          </w:tcPr>
          <w:p w14:paraId="60F21239" w14:textId="270788F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Total</w:t>
            </w:r>
          </w:p>
        </w:tc>
        <w:tc>
          <w:tcPr>
            <w:tcW w:w="0" w:type="auto"/>
            <w:vMerge w:val="restart"/>
          </w:tcPr>
          <w:p w14:paraId="655ADA16" w14:textId="06EBCA22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 xml:space="preserve">10^4 </w:t>
            </w:r>
          </w:p>
        </w:tc>
        <w:tc>
          <w:tcPr>
            <w:tcW w:w="0" w:type="auto"/>
            <w:vMerge w:val="restart"/>
          </w:tcPr>
          <w:p w14:paraId="560A5BF7" w14:textId="50AF512A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 xml:space="preserve">10^5 </w:t>
            </w:r>
          </w:p>
        </w:tc>
        <w:tc>
          <w:tcPr>
            <w:tcW w:w="0" w:type="auto"/>
            <w:vMerge w:val="restart"/>
          </w:tcPr>
          <w:p w14:paraId="4CC60FD8" w14:textId="039FB099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0^6</w:t>
            </w:r>
          </w:p>
        </w:tc>
        <w:tc>
          <w:tcPr>
            <w:tcW w:w="0" w:type="auto"/>
            <w:vMerge w:val="restart"/>
          </w:tcPr>
          <w:p w14:paraId="3124977C" w14:textId="673E5800" w:rsidR="009A765A" w:rsidRPr="00055775" w:rsidRDefault="00385A3E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>
              <w:rPr>
                <w:b/>
                <w:bCs/>
                <w:sz w:val="12"/>
                <w:szCs w:val="12"/>
              </w:rPr>
              <w:t>≥</w:t>
            </w:r>
            <w:r w:rsidR="00AF6A7D">
              <w:rPr>
                <w:b/>
                <w:bCs/>
                <w:sz w:val="12"/>
                <w:szCs w:val="12"/>
              </w:rPr>
              <w:t>1</w:t>
            </w:r>
            <w:r w:rsidR="009A765A" w:rsidRPr="00055775">
              <w:rPr>
                <w:b/>
                <w:bCs/>
                <w:sz w:val="12"/>
                <w:szCs w:val="12"/>
              </w:rPr>
              <w:t>0^7</w:t>
            </w:r>
          </w:p>
        </w:tc>
        <w:tc>
          <w:tcPr>
            <w:tcW w:w="0" w:type="auto"/>
            <w:vMerge w:val="restart"/>
            <w:shd w:val="clear" w:color="auto" w:fill="A6A6A6" w:themeFill="background1" w:themeFillShade="A6"/>
          </w:tcPr>
          <w:p w14:paraId="16C310E4" w14:textId="2779C5A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Total</w:t>
            </w:r>
          </w:p>
        </w:tc>
        <w:tc>
          <w:tcPr>
            <w:tcW w:w="0" w:type="auto"/>
            <w:vMerge w:val="restart"/>
            <w:shd w:val="clear" w:color="auto" w:fill="808080" w:themeFill="background1" w:themeFillShade="80"/>
          </w:tcPr>
          <w:p w14:paraId="1807992C" w14:textId="0DB30173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Total</w:t>
            </w:r>
          </w:p>
        </w:tc>
      </w:tr>
      <w:tr w:rsidR="00EB392E" w:rsidRPr="00055775" w14:paraId="7271CE20" w14:textId="768BF2BD" w:rsidTr="00EB392E">
        <w:trPr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</w:tcPr>
          <w:p w14:paraId="7F8D3E7B" w14:textId="55E9FEF8" w:rsidR="009A765A" w:rsidRPr="00055775" w:rsidRDefault="009A765A" w:rsidP="00E5498C">
            <w:pPr>
              <w:spacing w:line="259" w:lineRule="auto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Target</w:t>
            </w:r>
            <w:r w:rsidR="00004DCD">
              <w:rPr>
                <w:sz w:val="12"/>
                <w:szCs w:val="12"/>
              </w:rPr>
              <w:t>s</w:t>
            </w:r>
          </w:p>
        </w:tc>
        <w:tc>
          <w:tcPr>
            <w:tcW w:w="0" w:type="auto"/>
            <w:vMerge/>
            <w:noWrap/>
            <w:vAlign w:val="center"/>
          </w:tcPr>
          <w:p w14:paraId="68A2EB98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noWrap/>
            <w:vAlign w:val="center"/>
          </w:tcPr>
          <w:p w14:paraId="4D350A3F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noWrap/>
            <w:vAlign w:val="center"/>
          </w:tcPr>
          <w:p w14:paraId="06D6FF89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0115ECC9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shd w:val="clear" w:color="auto" w:fill="D9D9D9" w:themeFill="background1" w:themeFillShade="D9"/>
            <w:vAlign w:val="center"/>
          </w:tcPr>
          <w:p w14:paraId="41298F78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56E12FA5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298B1BD2" w14:textId="3A1F1E7B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5F996921" w14:textId="70A5F3E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28C33316" w14:textId="750BC53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shd w:val="clear" w:color="auto" w:fill="BFBFBF" w:themeFill="background1" w:themeFillShade="BF"/>
            <w:vAlign w:val="center"/>
          </w:tcPr>
          <w:p w14:paraId="66E1CB70" w14:textId="696026F3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23DAAC07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7B756DAC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630E9FFF" w14:textId="6676ED2B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center"/>
          </w:tcPr>
          <w:p w14:paraId="62DB52DC" w14:textId="655AAF94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shd w:val="clear" w:color="auto" w:fill="A6A6A6" w:themeFill="background1" w:themeFillShade="A6"/>
            <w:vAlign w:val="center"/>
          </w:tcPr>
          <w:p w14:paraId="46158973" w14:textId="63D44EAE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  <w:tc>
          <w:tcPr>
            <w:tcW w:w="0" w:type="auto"/>
            <w:vMerge/>
            <w:shd w:val="clear" w:color="auto" w:fill="808080" w:themeFill="background1" w:themeFillShade="80"/>
            <w:vAlign w:val="center"/>
          </w:tcPr>
          <w:p w14:paraId="71EC40FB" w14:textId="546BC94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</w:p>
        </w:tc>
      </w:tr>
      <w:tr w:rsidR="00EB392E" w:rsidRPr="00055775" w14:paraId="79145034" w14:textId="0F85D4FF" w:rsidTr="00EB39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12FD9DA2" w14:textId="4FA9CFAD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 xml:space="preserve">A. </w:t>
            </w:r>
            <w:r w:rsidR="00FD54BD" w:rsidRPr="00055775">
              <w:rPr>
                <w:i/>
                <w:iCs/>
                <w:sz w:val="12"/>
                <w:szCs w:val="12"/>
              </w:rPr>
              <w:t>baumannii</w:t>
            </w:r>
          </w:p>
        </w:tc>
        <w:tc>
          <w:tcPr>
            <w:tcW w:w="0" w:type="auto"/>
            <w:noWrap/>
            <w:vAlign w:val="center"/>
            <w:hideMark/>
          </w:tcPr>
          <w:p w14:paraId="26951B02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4139D652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62DFE346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421EEC51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75CAAE1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16153673" w14:textId="4060FC2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0F82946" w14:textId="63B6FD86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0026C90" w14:textId="7E28F0D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7EC5EC51" w14:textId="03AC6F48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4B65BAB6" w14:textId="0935C459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5367D9E" w14:textId="30DF8A5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E0A6C26" w14:textId="0ACBD779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8E327B3" w14:textId="4915ED96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0391204" w14:textId="19ED8F2F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120F5C1F" w14:textId="507A4A4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1C48FF33" w14:textId="5983CB1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EB392E" w:rsidRPr="00055775" w14:paraId="230A91EA" w14:textId="377302B9" w:rsidTr="00EB392E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1B55CC42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E. cloacae</w:t>
            </w:r>
          </w:p>
        </w:tc>
        <w:tc>
          <w:tcPr>
            <w:tcW w:w="0" w:type="auto"/>
            <w:noWrap/>
            <w:vAlign w:val="center"/>
            <w:hideMark/>
          </w:tcPr>
          <w:p w14:paraId="4589D312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5373443C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080DA4D1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E789270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296821E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2F0FD2A2" w14:textId="6EBA3DBB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723B4993" w14:textId="79DF1FFF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434D8B3" w14:textId="7FDB7D9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B12558C" w14:textId="226DB863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039DB281" w14:textId="6647802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5902FF7E" w14:textId="7E812151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1DE4B150" w14:textId="3AE82D3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59176CE" w14:textId="781B7C81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401CA2C" w14:textId="5F41B2D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2FDFB189" w14:textId="52EFF97D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523C39B7" w14:textId="03E9D20C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</w:tr>
      <w:tr w:rsidR="00EB392E" w:rsidRPr="00055775" w14:paraId="66EA1BC1" w14:textId="6B7EF865" w:rsidTr="00EB39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678C8FC1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H. influenzae</w:t>
            </w:r>
          </w:p>
        </w:tc>
        <w:tc>
          <w:tcPr>
            <w:tcW w:w="0" w:type="auto"/>
            <w:noWrap/>
            <w:vAlign w:val="center"/>
            <w:hideMark/>
          </w:tcPr>
          <w:p w14:paraId="1673BF79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71854F0F" w14:textId="2BB06951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color w:val="000000"/>
                <w:sz w:val="12"/>
                <w:szCs w:val="12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2236E4F1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2EF9BA02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D61AB01" w14:textId="07FA5C52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4</w:t>
            </w:r>
          </w:p>
        </w:tc>
        <w:tc>
          <w:tcPr>
            <w:tcW w:w="0" w:type="auto"/>
            <w:vAlign w:val="center"/>
          </w:tcPr>
          <w:p w14:paraId="4772B5A6" w14:textId="600C88B3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14F1984D" w14:textId="5BE512C4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05996460" w14:textId="7E0DDDF0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2D8714A" w14:textId="7508403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46D4548A" w14:textId="58954E55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5</w:t>
            </w:r>
          </w:p>
        </w:tc>
        <w:tc>
          <w:tcPr>
            <w:tcW w:w="0" w:type="auto"/>
            <w:vAlign w:val="center"/>
          </w:tcPr>
          <w:p w14:paraId="0A37CE9A" w14:textId="5B43054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7ED0E222" w14:textId="352F5375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color w:val="000000"/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A3B1C81" w14:textId="73A18C56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1FBA6C47" w14:textId="4DB7E6BE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34A077DD" w14:textId="02265216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010C2F82" w14:textId="787A766F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0</w:t>
            </w:r>
          </w:p>
        </w:tc>
      </w:tr>
      <w:tr w:rsidR="00EB392E" w:rsidRPr="00055775" w14:paraId="028D56B1" w14:textId="4B874898" w:rsidTr="00EB392E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3E37A583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K. aerogenes</w:t>
            </w:r>
          </w:p>
        </w:tc>
        <w:tc>
          <w:tcPr>
            <w:tcW w:w="0" w:type="auto"/>
            <w:noWrap/>
            <w:vAlign w:val="center"/>
            <w:hideMark/>
          </w:tcPr>
          <w:p w14:paraId="77D569BA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51460E4A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079F0155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7A02C230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6E0A100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64F18DAA" w14:textId="72EAFB8D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19DBD10" w14:textId="3BC146E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39BDCD44" w14:textId="00CA27B3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52A8441E" w14:textId="6661A35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7935B75F" w14:textId="4AC42BFB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31B54819" w14:textId="1327D024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65FABED" w14:textId="7968A6C1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BB06959" w14:textId="3ED23B5D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AD575E0" w14:textId="7D3DCDCF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5FBAEC50" w14:textId="6A24994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1FF8DC2B" w14:textId="6688E8F6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3</w:t>
            </w:r>
          </w:p>
        </w:tc>
      </w:tr>
      <w:tr w:rsidR="00EB392E" w:rsidRPr="00055775" w14:paraId="581EE9A1" w14:textId="2923209C" w:rsidTr="00EB39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0343880A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K. oxytoca</w:t>
            </w:r>
          </w:p>
        </w:tc>
        <w:tc>
          <w:tcPr>
            <w:tcW w:w="0" w:type="auto"/>
            <w:noWrap/>
            <w:vAlign w:val="center"/>
            <w:hideMark/>
          </w:tcPr>
          <w:p w14:paraId="50C6A2E7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6F645C64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783950C6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9DCC439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560A822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73BAC8E3" w14:textId="62D80649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026F7EF" w14:textId="14761103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3F72439" w14:textId="1077688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39D54E0" w14:textId="4FF28F23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58291CA9" w14:textId="276A081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794E118C" w14:textId="1918CDE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5C3E2AC9" w14:textId="67A0B91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79DADE00" w14:textId="1BEA7A55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FF3AC80" w14:textId="4B683D96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64B2CEA7" w14:textId="633F2C6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43A6C2FC" w14:textId="0F194C1F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</w:tr>
      <w:tr w:rsidR="00EB392E" w:rsidRPr="00055775" w14:paraId="25345E34" w14:textId="6F930DDE" w:rsidTr="00EB392E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34F5B80E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K. pneumoniae</w:t>
            </w:r>
          </w:p>
        </w:tc>
        <w:tc>
          <w:tcPr>
            <w:tcW w:w="0" w:type="auto"/>
            <w:noWrap/>
            <w:vAlign w:val="center"/>
            <w:hideMark/>
          </w:tcPr>
          <w:p w14:paraId="51A2C082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6BC029BE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460E5B27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2FCBCE32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8B224A3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3</w:t>
            </w:r>
          </w:p>
        </w:tc>
        <w:tc>
          <w:tcPr>
            <w:tcW w:w="0" w:type="auto"/>
            <w:vAlign w:val="center"/>
          </w:tcPr>
          <w:p w14:paraId="6F9AFF74" w14:textId="29C5DE3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110B9C0B" w14:textId="26EA6E66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FD6C814" w14:textId="0A99FC0D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6D83676B" w14:textId="50672CA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1C0D5C82" w14:textId="2128E9C6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0DC1AAC2" w14:textId="09984836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6EB87BD" w14:textId="321707B3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FEB1D77" w14:textId="388F2DD4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8CD3D2C" w14:textId="464CE2D4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5D79956E" w14:textId="2F4A817F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7787F30F" w14:textId="3F53AA46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5</w:t>
            </w:r>
          </w:p>
        </w:tc>
      </w:tr>
      <w:tr w:rsidR="00EB392E" w:rsidRPr="00055775" w14:paraId="59B6C155" w14:textId="35847891" w:rsidTr="00EB39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650EB453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P. aeruginosa</w:t>
            </w:r>
          </w:p>
        </w:tc>
        <w:tc>
          <w:tcPr>
            <w:tcW w:w="0" w:type="auto"/>
            <w:noWrap/>
            <w:vAlign w:val="center"/>
            <w:hideMark/>
          </w:tcPr>
          <w:p w14:paraId="0028C047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36651B64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5FD89CA0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13FD916D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1C0BA46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46600167" w14:textId="399D0202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CA8F887" w14:textId="5762DF9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564A2AF" w14:textId="07288E08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1AF25C9E" w14:textId="39DD8B25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48A7A86D" w14:textId="032FD3C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A744A14" w14:textId="5856B010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19F3E336" w14:textId="10AD483B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9C780FE" w14:textId="62B8C0EB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5E5BCB0" w14:textId="4B35645E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22CE5DCD" w14:textId="0A376FE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36121EBB" w14:textId="3A60F840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EB392E" w:rsidRPr="00055775" w14:paraId="626CCF54" w14:textId="7031AD6B" w:rsidTr="00EB392E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5323B2AC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Proteus sp.</w:t>
            </w:r>
          </w:p>
        </w:tc>
        <w:tc>
          <w:tcPr>
            <w:tcW w:w="0" w:type="auto"/>
            <w:noWrap/>
            <w:vAlign w:val="center"/>
            <w:hideMark/>
          </w:tcPr>
          <w:p w14:paraId="1B8A4455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226C2E2C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2B3417CA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8817701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9BF13F0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0B228331" w14:textId="5CDD0C4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78FBB441" w14:textId="272CF1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C0B3E2D" w14:textId="02381B68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1C4AEBF7" w14:textId="3D80089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75E663A4" w14:textId="73D6A8AD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51B6586F" w14:textId="0BCD9238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52CED029" w14:textId="686F2DE1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7F8CC72" w14:textId="0C40122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F2EF0E2" w14:textId="7DD96558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7FCDC5D2" w14:textId="0020905C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3CD6D8A2" w14:textId="3C466862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EB392E" w:rsidRPr="00055775" w14:paraId="4C3361EF" w14:textId="194194F2" w:rsidTr="00EB39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035AAE00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S. agalactiae</w:t>
            </w:r>
          </w:p>
        </w:tc>
        <w:tc>
          <w:tcPr>
            <w:tcW w:w="0" w:type="auto"/>
            <w:noWrap/>
            <w:vAlign w:val="center"/>
            <w:hideMark/>
          </w:tcPr>
          <w:p w14:paraId="48D1D95E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358CBACC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72E7012B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324BF64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CF210A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0F98DA7" w14:textId="0D11F68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E3DD50D" w14:textId="052C42E3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40640644" w14:textId="0E0EB2C5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BD2FC12" w14:textId="64ECDAC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0D6DBCB8" w14:textId="6D92BCE4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46458A8E" w14:textId="7C4ECE9E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558C39E" w14:textId="76598240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714F6A21" w14:textId="62E6CD68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2D77B90F" w14:textId="2C662EBA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53C16561" w14:textId="22E9DCAE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03FBD671" w14:textId="6D5C7210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</w:tr>
      <w:tr w:rsidR="00EB392E" w:rsidRPr="00055775" w14:paraId="6BB3F590" w14:textId="6F5E6E50" w:rsidTr="00EB392E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6A40FDD7" w14:textId="77777777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S. pneumoniae</w:t>
            </w:r>
          </w:p>
        </w:tc>
        <w:tc>
          <w:tcPr>
            <w:tcW w:w="0" w:type="auto"/>
            <w:noWrap/>
            <w:vAlign w:val="center"/>
            <w:hideMark/>
          </w:tcPr>
          <w:p w14:paraId="5A571026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591362FC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57C94DF0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0BFDBB5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B5CA1B2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2DF441D4" w14:textId="31656F8A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42D9B093" w14:textId="1B74CC9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FE7532D" w14:textId="6AD96CF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7BA267E2" w14:textId="3235E45F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487D29A8" w14:textId="5886E39B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03378381" w14:textId="00C3C7D2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AF8FCBD" w14:textId="71D57723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58C56BA" w14:textId="25486E3B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AFEDD22" w14:textId="79E8CA6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6BADA2F5" w14:textId="699EB67E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14BAD4EC" w14:textId="5FCBF1C6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</w:tr>
      <w:tr w:rsidR="00EB392E" w:rsidRPr="00055775" w14:paraId="23895988" w14:textId="5E871DE6" w:rsidTr="00EB39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vAlign w:val="center"/>
            <w:hideMark/>
          </w:tcPr>
          <w:p w14:paraId="71E09596" w14:textId="680071C9" w:rsidR="009A765A" w:rsidRPr="00055775" w:rsidRDefault="009A765A" w:rsidP="00E5498C">
            <w:pPr>
              <w:spacing w:line="259" w:lineRule="auto"/>
              <w:rPr>
                <w:i/>
                <w:iCs/>
                <w:color w:val="000000"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S.</w:t>
            </w:r>
            <w:r w:rsidR="004967D7">
              <w:rPr>
                <w:i/>
                <w:iCs/>
                <w:sz w:val="12"/>
                <w:szCs w:val="12"/>
              </w:rPr>
              <w:t xml:space="preserve"> </w:t>
            </w:r>
            <w:r w:rsidRPr="00055775">
              <w:rPr>
                <w:i/>
                <w:iCs/>
                <w:sz w:val="12"/>
                <w:szCs w:val="12"/>
              </w:rPr>
              <w:t>aureus</w:t>
            </w:r>
          </w:p>
        </w:tc>
        <w:tc>
          <w:tcPr>
            <w:tcW w:w="0" w:type="auto"/>
            <w:noWrap/>
            <w:vAlign w:val="center"/>
            <w:hideMark/>
          </w:tcPr>
          <w:p w14:paraId="4FD79A7F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1D4ECF7C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737A7740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C3DBCB9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77DE365" w14:textId="7777777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vAlign w:val="center"/>
          </w:tcPr>
          <w:p w14:paraId="7DDAFD6C" w14:textId="49D69C02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28CF2004" w14:textId="492BC561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2</w:t>
            </w:r>
          </w:p>
        </w:tc>
        <w:tc>
          <w:tcPr>
            <w:tcW w:w="0" w:type="auto"/>
            <w:vAlign w:val="center"/>
          </w:tcPr>
          <w:p w14:paraId="3AD78F8D" w14:textId="2F3FED1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432235C1" w14:textId="427820F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04CE82CD" w14:textId="15957CC0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4</w:t>
            </w:r>
          </w:p>
        </w:tc>
        <w:tc>
          <w:tcPr>
            <w:tcW w:w="0" w:type="auto"/>
            <w:vAlign w:val="center"/>
          </w:tcPr>
          <w:p w14:paraId="74CF6E92" w14:textId="08CBE84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37A8895F" w14:textId="119B945D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6683D7DF" w14:textId="189764B7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vAlign w:val="center"/>
          </w:tcPr>
          <w:p w14:paraId="07AD0548" w14:textId="20940733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A6A6A6" w:themeFill="background1" w:themeFillShade="A6"/>
            <w:vAlign w:val="center"/>
          </w:tcPr>
          <w:p w14:paraId="778FCC2C" w14:textId="0EFF0DDC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0092FB4B" w14:textId="634AA000" w:rsidR="009A765A" w:rsidRPr="00055775" w:rsidRDefault="009A765A" w:rsidP="00E5498C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5</w:t>
            </w:r>
          </w:p>
        </w:tc>
      </w:tr>
      <w:tr w:rsidR="00EB392E" w:rsidRPr="00055775" w14:paraId="7C9E3B3E" w14:textId="21BF0D97" w:rsidTr="00EB392E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808080" w:themeFill="background1" w:themeFillShade="80"/>
            <w:noWrap/>
            <w:vAlign w:val="center"/>
            <w:hideMark/>
          </w:tcPr>
          <w:p w14:paraId="673C86F4" w14:textId="77777777" w:rsidR="009A765A" w:rsidRPr="00055775" w:rsidRDefault="009A765A" w:rsidP="00E5498C">
            <w:pPr>
              <w:spacing w:line="259" w:lineRule="auto"/>
              <w:rPr>
                <w:color w:val="000000"/>
                <w:sz w:val="12"/>
                <w:szCs w:val="12"/>
              </w:rPr>
            </w:pPr>
            <w:r w:rsidRPr="00055775">
              <w:rPr>
                <w:color w:val="000000"/>
                <w:sz w:val="12"/>
                <w:szCs w:val="12"/>
              </w:rPr>
              <w:t>Total</w:t>
            </w:r>
          </w:p>
        </w:tc>
        <w:tc>
          <w:tcPr>
            <w:tcW w:w="0" w:type="auto"/>
            <w:shd w:val="clear" w:color="auto" w:fill="808080" w:themeFill="background1" w:themeFillShade="80"/>
            <w:noWrap/>
            <w:vAlign w:val="center"/>
            <w:hideMark/>
          </w:tcPr>
          <w:p w14:paraId="18122299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7</w:t>
            </w:r>
          </w:p>
        </w:tc>
        <w:tc>
          <w:tcPr>
            <w:tcW w:w="0" w:type="auto"/>
            <w:shd w:val="clear" w:color="auto" w:fill="808080" w:themeFill="background1" w:themeFillShade="80"/>
            <w:noWrap/>
            <w:vAlign w:val="center"/>
            <w:hideMark/>
          </w:tcPr>
          <w:p w14:paraId="0AC606E6" w14:textId="7E39DBCE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12"/>
                <w:szCs w:val="12"/>
              </w:rPr>
            </w:pPr>
            <w:r w:rsidRPr="00055775">
              <w:rPr>
                <w:b/>
                <w:bCs/>
                <w:color w:val="000000"/>
                <w:sz w:val="12"/>
                <w:szCs w:val="12"/>
              </w:rPr>
              <w:t>5</w:t>
            </w:r>
          </w:p>
        </w:tc>
        <w:tc>
          <w:tcPr>
            <w:tcW w:w="0" w:type="auto"/>
            <w:shd w:val="clear" w:color="auto" w:fill="808080" w:themeFill="background1" w:themeFillShade="80"/>
            <w:noWrap/>
            <w:vAlign w:val="center"/>
            <w:hideMark/>
          </w:tcPr>
          <w:p w14:paraId="6A036BAF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4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20471961" w14:textId="77777777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62A55AEE" w14:textId="6936A4D8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7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09A7DB3B" w14:textId="22DF7D23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5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3FA10035" w14:textId="72D061B5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7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098198BD" w14:textId="3F414D3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2D4DFF30" w14:textId="473C4FE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255ED3CE" w14:textId="6FD26D11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5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11EFF330" w14:textId="69C35782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52460B01" w14:textId="060104F9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color w:val="000000"/>
                <w:sz w:val="12"/>
                <w:szCs w:val="12"/>
              </w:rPr>
              <w:t>1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1A972337" w14:textId="702889C3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6B9AA77B" w14:textId="71ED9C80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168D6F77" w14:textId="00879BCB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0" w:type="auto"/>
            <w:shd w:val="clear" w:color="auto" w:fill="808080" w:themeFill="background1" w:themeFillShade="80"/>
            <w:vAlign w:val="center"/>
          </w:tcPr>
          <w:p w14:paraId="39792D2D" w14:textId="46F6058F" w:rsidR="009A765A" w:rsidRPr="00055775" w:rsidRDefault="009A765A" w:rsidP="00E5498C">
            <w:pPr>
              <w:spacing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34</w:t>
            </w:r>
          </w:p>
        </w:tc>
      </w:tr>
    </w:tbl>
    <w:p w14:paraId="3585378E" w14:textId="18F3C583" w:rsidR="00055775" w:rsidRDefault="002F7969" w:rsidP="00E5498C">
      <w:pPr>
        <w:spacing w:before="60" w:after="120"/>
        <w:jc w:val="both"/>
        <w:rPr>
          <w:b/>
          <w:bCs/>
          <w:sz w:val="20"/>
          <w:szCs w:val="20"/>
        </w:rPr>
      </w:pPr>
      <w:r w:rsidRPr="00FD4576">
        <w:rPr>
          <w:i/>
          <w:iCs/>
          <w:color w:val="000000"/>
          <w:sz w:val="16"/>
          <w:szCs w:val="16"/>
        </w:rPr>
        <w:t>FA-PP</w:t>
      </w:r>
      <w:r w:rsidRPr="00FD4576">
        <w:rPr>
          <w:color w:val="000000"/>
          <w:sz w:val="16"/>
          <w:szCs w:val="16"/>
        </w:rPr>
        <w:t xml:space="preserve"> FilmArray® Pneumonia+ panel</w:t>
      </w:r>
    </w:p>
    <w:p w14:paraId="03BE5CC4" w14:textId="25D8B442" w:rsidR="00E5498C" w:rsidRDefault="00E5498C" w:rsidP="00E5498C">
      <w:pPr>
        <w:spacing w:after="120"/>
        <w:jc w:val="both"/>
        <w:rPr>
          <w:b/>
          <w:bCs/>
        </w:rPr>
      </w:pPr>
    </w:p>
    <w:p w14:paraId="0588051F" w14:textId="77777777" w:rsidR="00EB392E" w:rsidRDefault="00EB392E" w:rsidP="00E5498C">
      <w:pPr>
        <w:spacing w:after="120"/>
        <w:jc w:val="both"/>
        <w:rPr>
          <w:b/>
          <w:bCs/>
        </w:rPr>
      </w:pPr>
    </w:p>
    <w:p w14:paraId="536CEB0A" w14:textId="7D63200D" w:rsidR="008A6883" w:rsidRPr="00E5498C" w:rsidRDefault="004A03D2" w:rsidP="004A03D2">
      <w:pPr>
        <w:spacing w:after="120"/>
        <w:outlineLvl w:val="1"/>
        <w:rPr>
          <w:b/>
          <w:bCs/>
          <w:sz w:val="20"/>
          <w:szCs w:val="20"/>
        </w:rPr>
      </w:pPr>
      <w:bookmarkStart w:id="11" w:name="_Toc193875638"/>
      <w:r w:rsidRPr="004A03D2">
        <w:rPr>
          <w:b/>
        </w:rPr>
        <w:t xml:space="preserve">Supplementary </w:t>
      </w:r>
      <w:r w:rsidR="008A6883" w:rsidRPr="00E5498C">
        <w:rPr>
          <w:b/>
        </w:rPr>
        <w:t xml:space="preserve">Table </w:t>
      </w:r>
      <w:r w:rsidR="00EB392E">
        <w:rPr>
          <w:b/>
        </w:rPr>
        <w:t>4</w:t>
      </w:r>
      <w:r w:rsidR="008A6883" w:rsidRPr="00E5498C">
        <w:rPr>
          <w:b/>
        </w:rPr>
        <w:t>. Bacteria detected by culture but not by FA-PP</w:t>
      </w:r>
      <w:r w:rsidR="00055FF6" w:rsidRPr="00E5498C">
        <w:rPr>
          <w:b/>
        </w:rPr>
        <w:t xml:space="preserve"> from diagnostic samples (BAL or mini-BAL)</w:t>
      </w:r>
      <w:bookmarkEnd w:id="11"/>
    </w:p>
    <w:tbl>
      <w:tblPr>
        <w:tblStyle w:val="Tableausimple1"/>
        <w:tblpPr w:leftFromText="141" w:rightFromText="141" w:vertAnchor="text" w:tblpY="1"/>
        <w:tblOverlap w:val="never"/>
        <w:tblW w:w="4453" w:type="dxa"/>
        <w:tblLook w:val="04A0" w:firstRow="1" w:lastRow="0" w:firstColumn="1" w:lastColumn="0" w:noHBand="0" w:noVBand="1"/>
      </w:tblPr>
      <w:tblGrid>
        <w:gridCol w:w="1182"/>
        <w:gridCol w:w="545"/>
        <w:gridCol w:w="545"/>
        <w:gridCol w:w="545"/>
        <w:gridCol w:w="545"/>
        <w:gridCol w:w="545"/>
        <w:gridCol w:w="546"/>
      </w:tblGrid>
      <w:tr w:rsidR="00CF5CAF" w:rsidRPr="00055775" w14:paraId="7225C15E" w14:textId="77777777" w:rsidTr="00DA66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  <w:noWrap/>
            <w:hideMark/>
          </w:tcPr>
          <w:p w14:paraId="76763F9A" w14:textId="77777777" w:rsidR="00CF5CAF" w:rsidRPr="00055775" w:rsidRDefault="00CF5CAF" w:rsidP="004A03D2">
            <w:pPr>
              <w:rPr>
                <w:b w:val="0"/>
                <w:bCs w:val="0"/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Culture</w:t>
            </w:r>
            <w:r>
              <w:rPr>
                <w:sz w:val="12"/>
                <w:szCs w:val="12"/>
              </w:rPr>
              <w:t xml:space="preserve"> results</w:t>
            </w:r>
          </w:p>
          <w:p w14:paraId="3172FB58" w14:textId="77777777" w:rsidR="00CF5CAF" w:rsidRPr="00055775" w:rsidRDefault="00CF5CAF" w:rsidP="004A03D2">
            <w:pPr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(CFU/ml)</w:t>
            </w:r>
          </w:p>
        </w:tc>
        <w:tc>
          <w:tcPr>
            <w:tcW w:w="545" w:type="dxa"/>
            <w:vMerge w:val="restart"/>
            <w:shd w:val="clear" w:color="auto" w:fill="F2F2F2" w:themeFill="background1" w:themeFillShade="F2"/>
            <w:noWrap/>
            <w:hideMark/>
          </w:tcPr>
          <w:p w14:paraId="23213750" w14:textId="77777777" w:rsidR="00CF5CAF" w:rsidRPr="00055775" w:rsidRDefault="00CF5CAF" w:rsidP="004A03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0</w:t>
            </w:r>
          </w:p>
        </w:tc>
        <w:tc>
          <w:tcPr>
            <w:tcW w:w="545" w:type="dxa"/>
            <w:vMerge w:val="restart"/>
            <w:shd w:val="clear" w:color="auto" w:fill="F2F2F2" w:themeFill="background1" w:themeFillShade="F2"/>
            <w:noWrap/>
            <w:hideMark/>
          </w:tcPr>
          <w:p w14:paraId="4C53B175" w14:textId="77777777" w:rsidR="00CF5CAF" w:rsidRPr="00055775" w:rsidRDefault="00CF5CAF" w:rsidP="004A03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0^2</w:t>
            </w:r>
          </w:p>
        </w:tc>
        <w:tc>
          <w:tcPr>
            <w:tcW w:w="545" w:type="dxa"/>
            <w:vMerge w:val="restart"/>
            <w:shd w:val="clear" w:color="auto" w:fill="F2F2F2" w:themeFill="background1" w:themeFillShade="F2"/>
            <w:noWrap/>
            <w:hideMark/>
          </w:tcPr>
          <w:p w14:paraId="41CBB497" w14:textId="77777777" w:rsidR="00CF5CAF" w:rsidRPr="00055775" w:rsidRDefault="00CF5CAF" w:rsidP="004A03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0^3</w:t>
            </w:r>
          </w:p>
        </w:tc>
        <w:tc>
          <w:tcPr>
            <w:tcW w:w="545" w:type="dxa"/>
            <w:vMerge w:val="restart"/>
            <w:shd w:val="clear" w:color="auto" w:fill="F2F2F2" w:themeFill="background1" w:themeFillShade="F2"/>
            <w:noWrap/>
            <w:hideMark/>
          </w:tcPr>
          <w:p w14:paraId="3EDBCB97" w14:textId="77777777" w:rsidR="00CF5CAF" w:rsidRPr="00055775" w:rsidRDefault="00CF5CAF" w:rsidP="004A03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0^4</w:t>
            </w:r>
          </w:p>
        </w:tc>
        <w:tc>
          <w:tcPr>
            <w:tcW w:w="545" w:type="dxa"/>
            <w:vMerge w:val="restart"/>
            <w:shd w:val="clear" w:color="auto" w:fill="F2F2F2" w:themeFill="background1" w:themeFillShade="F2"/>
            <w:noWrap/>
            <w:hideMark/>
          </w:tcPr>
          <w:p w14:paraId="111E2551" w14:textId="77777777" w:rsidR="00CF5CAF" w:rsidRPr="00055775" w:rsidRDefault="00CF5CAF" w:rsidP="004A03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0^5</w:t>
            </w:r>
          </w:p>
        </w:tc>
        <w:tc>
          <w:tcPr>
            <w:tcW w:w="546" w:type="dxa"/>
            <w:vMerge w:val="restart"/>
            <w:shd w:val="clear" w:color="auto" w:fill="D9D9D9" w:themeFill="background1" w:themeFillShade="D9"/>
            <w:noWrap/>
            <w:hideMark/>
          </w:tcPr>
          <w:p w14:paraId="4C8A5683" w14:textId="77777777" w:rsidR="00CF5CAF" w:rsidRPr="00055775" w:rsidRDefault="00CF5CAF" w:rsidP="004A03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Total</w:t>
            </w:r>
          </w:p>
        </w:tc>
      </w:tr>
      <w:tr w:rsidR="00CF5CAF" w:rsidRPr="00055775" w14:paraId="55BCDBB1" w14:textId="77777777" w:rsidTr="00DA6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noWrap/>
            <w:hideMark/>
          </w:tcPr>
          <w:p w14:paraId="2D7834ED" w14:textId="77777777" w:rsidR="00CF5CAF" w:rsidRPr="00055775" w:rsidRDefault="00CF5CAF" w:rsidP="004A03D2">
            <w:pPr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Targets</w:t>
            </w:r>
          </w:p>
        </w:tc>
        <w:tc>
          <w:tcPr>
            <w:tcW w:w="545" w:type="dxa"/>
            <w:vMerge/>
            <w:noWrap/>
            <w:hideMark/>
          </w:tcPr>
          <w:p w14:paraId="779332A6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</w:p>
        </w:tc>
        <w:tc>
          <w:tcPr>
            <w:tcW w:w="545" w:type="dxa"/>
            <w:vMerge/>
            <w:noWrap/>
            <w:hideMark/>
          </w:tcPr>
          <w:p w14:paraId="650B003D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</w:p>
        </w:tc>
        <w:tc>
          <w:tcPr>
            <w:tcW w:w="545" w:type="dxa"/>
            <w:vMerge/>
            <w:noWrap/>
            <w:hideMark/>
          </w:tcPr>
          <w:p w14:paraId="721520C3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</w:p>
        </w:tc>
        <w:tc>
          <w:tcPr>
            <w:tcW w:w="545" w:type="dxa"/>
            <w:vMerge/>
            <w:noWrap/>
            <w:hideMark/>
          </w:tcPr>
          <w:p w14:paraId="2F96DBAA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</w:p>
        </w:tc>
        <w:tc>
          <w:tcPr>
            <w:tcW w:w="545" w:type="dxa"/>
            <w:vMerge/>
            <w:noWrap/>
            <w:hideMark/>
          </w:tcPr>
          <w:p w14:paraId="4975E84B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</w:p>
        </w:tc>
        <w:tc>
          <w:tcPr>
            <w:tcW w:w="546" w:type="dxa"/>
            <w:vMerge/>
            <w:shd w:val="clear" w:color="auto" w:fill="D9D9D9" w:themeFill="background1" w:themeFillShade="D9"/>
            <w:noWrap/>
            <w:hideMark/>
          </w:tcPr>
          <w:p w14:paraId="4B5D4F6D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</w:p>
        </w:tc>
      </w:tr>
      <w:tr w:rsidR="00CF5CAF" w:rsidRPr="00055775" w14:paraId="7E6C91CB" w14:textId="77777777" w:rsidTr="00DA66A6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  <w:noWrap/>
            <w:vAlign w:val="center"/>
            <w:hideMark/>
          </w:tcPr>
          <w:p w14:paraId="49450000" w14:textId="77777777" w:rsidR="00CF5CAF" w:rsidRPr="00055775" w:rsidRDefault="00CF5CAF" w:rsidP="004A03D2">
            <w:pPr>
              <w:rPr>
                <w:i/>
                <w:iCs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K. pneumoniae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771DCCA6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4D40F58A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50188513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57B610DA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7EB16B0F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6" w:type="dxa"/>
            <w:shd w:val="clear" w:color="auto" w:fill="D9D9D9" w:themeFill="background1" w:themeFillShade="D9"/>
            <w:noWrap/>
            <w:vAlign w:val="center"/>
            <w:hideMark/>
          </w:tcPr>
          <w:p w14:paraId="776525EB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</w:tr>
      <w:tr w:rsidR="00CF5CAF" w:rsidRPr="00055775" w14:paraId="594B97ED" w14:textId="77777777" w:rsidTr="00DA6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noWrap/>
            <w:vAlign w:val="center"/>
            <w:hideMark/>
          </w:tcPr>
          <w:p w14:paraId="26220877" w14:textId="77777777" w:rsidR="00CF5CAF" w:rsidRPr="00055775" w:rsidRDefault="00CF5CAF" w:rsidP="004A03D2">
            <w:pPr>
              <w:rPr>
                <w:i/>
                <w:iCs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E. coli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02AB907B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0AD26A98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45500DA1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2B27C41A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2F9AF635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6" w:type="dxa"/>
            <w:shd w:val="clear" w:color="auto" w:fill="D9D9D9" w:themeFill="background1" w:themeFillShade="D9"/>
            <w:noWrap/>
            <w:vAlign w:val="center"/>
            <w:hideMark/>
          </w:tcPr>
          <w:p w14:paraId="66E42425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CF5CAF" w:rsidRPr="00055775" w14:paraId="1349EE05" w14:textId="77777777" w:rsidTr="00DA66A6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  <w:noWrap/>
            <w:vAlign w:val="center"/>
            <w:hideMark/>
          </w:tcPr>
          <w:p w14:paraId="44103BEF" w14:textId="41F9492A" w:rsidR="00CF5CAF" w:rsidRPr="00055775" w:rsidRDefault="00CF5CAF" w:rsidP="004A03D2">
            <w:pPr>
              <w:rPr>
                <w:i/>
                <w:iCs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 xml:space="preserve">A. </w:t>
            </w:r>
            <w:r w:rsidR="00FD54BD" w:rsidRPr="00055775">
              <w:rPr>
                <w:i/>
                <w:iCs/>
                <w:sz w:val="12"/>
                <w:szCs w:val="12"/>
              </w:rPr>
              <w:t>baumannii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3DD81BB0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26AAFCF1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08B66067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579D0165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3D4B5F73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6" w:type="dxa"/>
            <w:shd w:val="clear" w:color="auto" w:fill="D9D9D9" w:themeFill="background1" w:themeFillShade="D9"/>
            <w:noWrap/>
            <w:vAlign w:val="center"/>
            <w:hideMark/>
          </w:tcPr>
          <w:p w14:paraId="0F999DDD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CF5CAF" w:rsidRPr="00055775" w14:paraId="001F931B" w14:textId="77777777" w:rsidTr="00DA6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noWrap/>
            <w:vAlign w:val="center"/>
            <w:hideMark/>
          </w:tcPr>
          <w:p w14:paraId="163CFB47" w14:textId="77777777" w:rsidR="00CF5CAF" w:rsidRPr="00055775" w:rsidRDefault="00CF5CAF" w:rsidP="004A03D2">
            <w:pPr>
              <w:rPr>
                <w:i/>
                <w:iCs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S. pneumoniae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3C8094E1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2BDC5D85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3FFC92BB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5795DA7C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2AEBBCFC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546" w:type="dxa"/>
            <w:shd w:val="clear" w:color="auto" w:fill="D9D9D9" w:themeFill="background1" w:themeFillShade="D9"/>
            <w:noWrap/>
            <w:vAlign w:val="center"/>
            <w:hideMark/>
          </w:tcPr>
          <w:p w14:paraId="30BDE5A4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CF5CAF" w:rsidRPr="00055775" w14:paraId="25B15049" w14:textId="77777777" w:rsidTr="00DA66A6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  <w:noWrap/>
            <w:vAlign w:val="center"/>
            <w:hideMark/>
          </w:tcPr>
          <w:p w14:paraId="565B3412" w14:textId="77777777" w:rsidR="00CF5CAF" w:rsidRPr="00055775" w:rsidRDefault="00CF5CAF" w:rsidP="004A03D2">
            <w:pPr>
              <w:rPr>
                <w:i/>
                <w:iCs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E. cloacae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03E97867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2EBCAB76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170A8F82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0B302634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2F2F2" w:themeFill="background1" w:themeFillShade="F2"/>
            <w:noWrap/>
            <w:vAlign w:val="center"/>
            <w:hideMark/>
          </w:tcPr>
          <w:p w14:paraId="5136404D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546" w:type="dxa"/>
            <w:shd w:val="clear" w:color="auto" w:fill="D9D9D9" w:themeFill="background1" w:themeFillShade="D9"/>
            <w:noWrap/>
            <w:vAlign w:val="center"/>
            <w:hideMark/>
          </w:tcPr>
          <w:p w14:paraId="294DB8A5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CF5CAF" w:rsidRPr="00055775" w14:paraId="18EADD7B" w14:textId="77777777" w:rsidTr="00DA6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noWrap/>
            <w:vAlign w:val="center"/>
            <w:hideMark/>
          </w:tcPr>
          <w:p w14:paraId="1E61B8CB" w14:textId="77777777" w:rsidR="00CF5CAF" w:rsidRPr="00055775" w:rsidRDefault="00CF5CAF" w:rsidP="004A03D2">
            <w:pPr>
              <w:rPr>
                <w:i/>
                <w:iCs/>
                <w:sz w:val="12"/>
                <w:szCs w:val="12"/>
              </w:rPr>
            </w:pPr>
            <w:r w:rsidRPr="00055775">
              <w:rPr>
                <w:i/>
                <w:iCs/>
                <w:sz w:val="12"/>
                <w:szCs w:val="12"/>
              </w:rPr>
              <w:t>P. aeruginosa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25FB0709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1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2A499C18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64F6048E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4D19B27F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FFFFFF" w:themeFill="background1"/>
            <w:noWrap/>
            <w:vAlign w:val="center"/>
            <w:hideMark/>
          </w:tcPr>
          <w:p w14:paraId="6DE19617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0</w:t>
            </w:r>
          </w:p>
        </w:tc>
        <w:tc>
          <w:tcPr>
            <w:tcW w:w="546" w:type="dxa"/>
            <w:shd w:val="clear" w:color="auto" w:fill="D9D9D9" w:themeFill="background1" w:themeFillShade="D9"/>
            <w:noWrap/>
            <w:vAlign w:val="center"/>
            <w:hideMark/>
          </w:tcPr>
          <w:p w14:paraId="0247D60A" w14:textId="77777777" w:rsidR="00CF5CAF" w:rsidRPr="00055775" w:rsidRDefault="00CF5CAF" w:rsidP="004A0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1</w:t>
            </w:r>
          </w:p>
        </w:tc>
      </w:tr>
      <w:tr w:rsidR="00CF5CAF" w:rsidRPr="00055775" w14:paraId="3D681EF1" w14:textId="77777777" w:rsidTr="00DA66A6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53F72BC" w14:textId="77777777" w:rsidR="00CF5CAF" w:rsidRPr="00055775" w:rsidRDefault="00CF5CAF" w:rsidP="004A03D2">
            <w:pPr>
              <w:rPr>
                <w:sz w:val="12"/>
                <w:szCs w:val="12"/>
              </w:rPr>
            </w:pPr>
            <w:r w:rsidRPr="00055775">
              <w:rPr>
                <w:sz w:val="12"/>
                <w:szCs w:val="12"/>
              </w:rPr>
              <w:t>Total</w:t>
            </w:r>
          </w:p>
        </w:tc>
        <w:tc>
          <w:tcPr>
            <w:tcW w:w="545" w:type="dxa"/>
            <w:shd w:val="clear" w:color="auto" w:fill="D9D9D9" w:themeFill="background1" w:themeFillShade="D9"/>
            <w:noWrap/>
            <w:vAlign w:val="center"/>
            <w:hideMark/>
          </w:tcPr>
          <w:p w14:paraId="6E213F81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545" w:type="dxa"/>
            <w:shd w:val="clear" w:color="auto" w:fill="D9D9D9" w:themeFill="background1" w:themeFillShade="D9"/>
            <w:noWrap/>
            <w:vAlign w:val="center"/>
            <w:hideMark/>
          </w:tcPr>
          <w:p w14:paraId="0C8E3453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3</w:t>
            </w:r>
          </w:p>
        </w:tc>
        <w:tc>
          <w:tcPr>
            <w:tcW w:w="545" w:type="dxa"/>
            <w:shd w:val="clear" w:color="auto" w:fill="D9D9D9" w:themeFill="background1" w:themeFillShade="D9"/>
            <w:noWrap/>
            <w:vAlign w:val="center"/>
            <w:hideMark/>
          </w:tcPr>
          <w:p w14:paraId="4679FC64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D9D9D9" w:themeFill="background1" w:themeFillShade="D9"/>
            <w:noWrap/>
            <w:vAlign w:val="center"/>
            <w:hideMark/>
          </w:tcPr>
          <w:p w14:paraId="50D4508F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0</w:t>
            </w:r>
          </w:p>
        </w:tc>
        <w:tc>
          <w:tcPr>
            <w:tcW w:w="545" w:type="dxa"/>
            <w:shd w:val="clear" w:color="auto" w:fill="D9D9D9" w:themeFill="background1" w:themeFillShade="D9"/>
            <w:noWrap/>
            <w:vAlign w:val="center"/>
            <w:hideMark/>
          </w:tcPr>
          <w:p w14:paraId="7C235BAE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2</w:t>
            </w:r>
          </w:p>
        </w:tc>
        <w:tc>
          <w:tcPr>
            <w:tcW w:w="546" w:type="dxa"/>
            <w:shd w:val="clear" w:color="auto" w:fill="D9D9D9" w:themeFill="background1" w:themeFillShade="D9"/>
            <w:noWrap/>
            <w:vAlign w:val="center"/>
            <w:hideMark/>
          </w:tcPr>
          <w:p w14:paraId="73812B54" w14:textId="77777777" w:rsidR="00CF5CAF" w:rsidRPr="00055775" w:rsidRDefault="00CF5CAF" w:rsidP="004A0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2"/>
                <w:szCs w:val="12"/>
              </w:rPr>
            </w:pPr>
            <w:r w:rsidRPr="00055775">
              <w:rPr>
                <w:b/>
                <w:bCs/>
                <w:sz w:val="12"/>
                <w:szCs w:val="12"/>
              </w:rPr>
              <w:t>7</w:t>
            </w:r>
          </w:p>
        </w:tc>
      </w:tr>
    </w:tbl>
    <w:p w14:paraId="5E09D2E6" w14:textId="275C4323" w:rsidR="003E2FD7" w:rsidRDefault="003E2FD7" w:rsidP="004A03D2">
      <w:pPr>
        <w:tabs>
          <w:tab w:val="left" w:pos="3084"/>
        </w:tabs>
        <w:rPr>
          <w:sz w:val="18"/>
          <w:szCs w:val="18"/>
        </w:rPr>
      </w:pPr>
    </w:p>
    <w:p w14:paraId="19885495" w14:textId="1E219AD1" w:rsidR="00DE3692" w:rsidRDefault="00DE3692" w:rsidP="004A03D2">
      <w:pPr>
        <w:tabs>
          <w:tab w:val="left" w:pos="3084"/>
        </w:tabs>
        <w:rPr>
          <w:sz w:val="18"/>
          <w:szCs w:val="18"/>
        </w:rPr>
      </w:pPr>
    </w:p>
    <w:p w14:paraId="0A3D10BB" w14:textId="63B79060" w:rsidR="00DE3692" w:rsidRDefault="00DE3692" w:rsidP="004A03D2">
      <w:pPr>
        <w:tabs>
          <w:tab w:val="left" w:pos="3084"/>
        </w:tabs>
        <w:rPr>
          <w:sz w:val="18"/>
          <w:szCs w:val="18"/>
        </w:rPr>
      </w:pPr>
    </w:p>
    <w:p w14:paraId="142AA6CB" w14:textId="434D6D26" w:rsidR="00DE3692" w:rsidRDefault="00DE3692" w:rsidP="004A03D2">
      <w:pPr>
        <w:tabs>
          <w:tab w:val="left" w:pos="3084"/>
        </w:tabs>
        <w:rPr>
          <w:sz w:val="18"/>
          <w:szCs w:val="18"/>
        </w:rPr>
      </w:pPr>
    </w:p>
    <w:p w14:paraId="0C611583" w14:textId="0382F9BE" w:rsidR="00DE3692" w:rsidRDefault="00DE3692" w:rsidP="004A03D2">
      <w:pPr>
        <w:tabs>
          <w:tab w:val="left" w:pos="3084"/>
        </w:tabs>
        <w:rPr>
          <w:sz w:val="18"/>
          <w:szCs w:val="18"/>
        </w:rPr>
      </w:pPr>
    </w:p>
    <w:p w14:paraId="6A0C1732" w14:textId="77777777" w:rsidR="00055FF6" w:rsidRDefault="00055FF6" w:rsidP="004A03D2">
      <w:pPr>
        <w:spacing w:before="60" w:line="276" w:lineRule="auto"/>
        <w:rPr>
          <w:sz w:val="18"/>
          <w:szCs w:val="18"/>
        </w:rPr>
      </w:pPr>
    </w:p>
    <w:p w14:paraId="54388E26" w14:textId="77777777" w:rsidR="00055FF6" w:rsidRDefault="00055FF6" w:rsidP="004A03D2">
      <w:pPr>
        <w:spacing w:before="60" w:line="276" w:lineRule="auto"/>
        <w:rPr>
          <w:sz w:val="18"/>
          <w:szCs w:val="18"/>
        </w:rPr>
      </w:pPr>
    </w:p>
    <w:p w14:paraId="06F4EF45" w14:textId="77777777" w:rsidR="00055FF6" w:rsidRDefault="00055FF6" w:rsidP="004A03D2">
      <w:pPr>
        <w:spacing w:before="60" w:line="276" w:lineRule="auto"/>
        <w:rPr>
          <w:sz w:val="18"/>
          <w:szCs w:val="18"/>
        </w:rPr>
      </w:pPr>
    </w:p>
    <w:p w14:paraId="1AA3D080" w14:textId="77777777" w:rsidR="00055FF6" w:rsidRDefault="00055FF6" w:rsidP="004A03D2">
      <w:pPr>
        <w:spacing w:before="60" w:line="276" w:lineRule="auto"/>
        <w:rPr>
          <w:i/>
          <w:iCs/>
          <w:color w:val="000000"/>
          <w:sz w:val="16"/>
          <w:szCs w:val="16"/>
        </w:rPr>
      </w:pPr>
    </w:p>
    <w:p w14:paraId="53E87967" w14:textId="33A70894" w:rsidR="00936164" w:rsidRDefault="002F7969" w:rsidP="004A03D2">
      <w:pPr>
        <w:spacing w:before="60" w:line="276" w:lineRule="auto"/>
        <w:rPr>
          <w:bCs/>
          <w:color w:val="000000"/>
          <w:sz w:val="16"/>
          <w:szCs w:val="16"/>
        </w:rPr>
      </w:pPr>
      <w:r w:rsidRPr="00FD4576">
        <w:rPr>
          <w:i/>
          <w:iCs/>
          <w:color w:val="000000"/>
          <w:sz w:val="16"/>
          <w:szCs w:val="16"/>
        </w:rPr>
        <w:t>FA-PP</w:t>
      </w:r>
      <w:r w:rsidRPr="00FD4576">
        <w:rPr>
          <w:color w:val="000000"/>
          <w:sz w:val="16"/>
          <w:szCs w:val="16"/>
        </w:rPr>
        <w:t xml:space="preserve"> FilmArray® Pneumonia+ panel</w:t>
      </w:r>
      <w:r w:rsidR="008D1279">
        <w:rPr>
          <w:color w:val="000000"/>
          <w:sz w:val="16"/>
          <w:szCs w:val="16"/>
        </w:rPr>
        <w:t>.</w:t>
      </w:r>
      <w:r>
        <w:rPr>
          <w:color w:val="000000"/>
          <w:sz w:val="16"/>
          <w:szCs w:val="16"/>
        </w:rPr>
        <w:t xml:space="preserve"> </w:t>
      </w:r>
      <w:r w:rsidRPr="00103CE2">
        <w:rPr>
          <w:bCs/>
          <w:i/>
          <w:iCs/>
          <w:color w:val="000000"/>
          <w:sz w:val="16"/>
          <w:szCs w:val="16"/>
        </w:rPr>
        <w:t>CFU</w:t>
      </w:r>
      <w:r w:rsidRPr="00103CE2">
        <w:rPr>
          <w:bCs/>
          <w:color w:val="000000"/>
          <w:sz w:val="16"/>
          <w:szCs w:val="16"/>
        </w:rPr>
        <w:t xml:space="preserve"> colony-forming unit</w:t>
      </w:r>
    </w:p>
    <w:p w14:paraId="2A00D814" w14:textId="4761F4C5" w:rsidR="00E5498C" w:rsidRDefault="00E5498C" w:rsidP="00E5498C">
      <w:pPr>
        <w:spacing w:before="60" w:line="276" w:lineRule="auto"/>
        <w:rPr>
          <w:bCs/>
          <w:color w:val="000000"/>
          <w:sz w:val="16"/>
          <w:szCs w:val="16"/>
        </w:rPr>
      </w:pPr>
    </w:p>
    <w:p w14:paraId="1F2B5298" w14:textId="77777777" w:rsidR="00E5498C" w:rsidRDefault="00E5498C" w:rsidP="00E5498C">
      <w:pPr>
        <w:spacing w:before="60" w:line="276" w:lineRule="auto"/>
        <w:rPr>
          <w:bCs/>
          <w:color w:val="000000"/>
          <w:sz w:val="16"/>
          <w:szCs w:val="16"/>
        </w:rPr>
      </w:pPr>
    </w:p>
    <w:p w14:paraId="5B522454" w14:textId="25F642C4" w:rsidR="00936164" w:rsidRPr="00E5498C" w:rsidRDefault="004A03D2" w:rsidP="00E5498C">
      <w:pPr>
        <w:pStyle w:val="Titre2"/>
        <w:rPr>
          <w:sz w:val="24"/>
          <w:szCs w:val="24"/>
        </w:rPr>
      </w:pPr>
      <w:bookmarkStart w:id="12" w:name="_Toc193875639"/>
      <w:r>
        <w:rPr>
          <w:sz w:val="24"/>
          <w:szCs w:val="24"/>
        </w:rPr>
        <w:t xml:space="preserve">Supplementary </w:t>
      </w:r>
      <w:r w:rsidR="00936164" w:rsidRPr="00E5498C">
        <w:rPr>
          <w:sz w:val="24"/>
          <w:szCs w:val="24"/>
        </w:rPr>
        <w:t xml:space="preserve">Table </w:t>
      </w:r>
      <w:r w:rsidR="00EB392E">
        <w:rPr>
          <w:sz w:val="24"/>
          <w:szCs w:val="24"/>
        </w:rPr>
        <w:t>5</w:t>
      </w:r>
      <w:r w:rsidR="00936164" w:rsidRPr="00E5498C">
        <w:rPr>
          <w:sz w:val="24"/>
          <w:szCs w:val="24"/>
        </w:rPr>
        <w:t xml:space="preserve">. Detection of antimicrobial resistance genes by FA-PP </w:t>
      </w:r>
      <w:r w:rsidR="00830C62" w:rsidRPr="00E5498C">
        <w:rPr>
          <w:sz w:val="24"/>
          <w:szCs w:val="24"/>
        </w:rPr>
        <w:t xml:space="preserve">compared </w:t>
      </w:r>
      <w:r w:rsidR="00936164" w:rsidRPr="00E5498C">
        <w:rPr>
          <w:sz w:val="24"/>
          <w:szCs w:val="24"/>
        </w:rPr>
        <w:t xml:space="preserve">to culture </w:t>
      </w:r>
      <w:r w:rsidR="00830C62" w:rsidRPr="00E5498C">
        <w:rPr>
          <w:sz w:val="24"/>
          <w:szCs w:val="24"/>
        </w:rPr>
        <w:t>in diagnostic samples (BAL or mini-BAL)</w:t>
      </w:r>
      <w:bookmarkEnd w:id="12"/>
    </w:p>
    <w:tbl>
      <w:tblPr>
        <w:tblStyle w:val="Tableausimple1"/>
        <w:tblW w:w="9791" w:type="dxa"/>
        <w:tblLayout w:type="fixed"/>
        <w:tblLook w:val="04A0" w:firstRow="1" w:lastRow="0" w:firstColumn="1" w:lastColumn="0" w:noHBand="0" w:noVBand="1"/>
      </w:tblPr>
      <w:tblGrid>
        <w:gridCol w:w="2405"/>
        <w:gridCol w:w="1418"/>
        <w:gridCol w:w="779"/>
        <w:gridCol w:w="780"/>
        <w:gridCol w:w="779"/>
        <w:gridCol w:w="780"/>
        <w:gridCol w:w="1134"/>
        <w:gridCol w:w="1716"/>
      </w:tblGrid>
      <w:tr w:rsidR="00936164" w:rsidRPr="001E5F4B" w14:paraId="6E28B416" w14:textId="77777777" w:rsidTr="00442D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  <w:tcBorders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9489F53" w14:textId="77777777" w:rsidR="00936164" w:rsidRPr="001E5F4B" w:rsidRDefault="00936164" w:rsidP="00E5498C">
            <w:pPr>
              <w:rPr>
                <w:sz w:val="14"/>
                <w:szCs w:val="14"/>
                <w:lang w:val="fr-FR"/>
              </w:rPr>
            </w:pPr>
            <w:r w:rsidRPr="001E5F4B">
              <w:rPr>
                <w:sz w:val="14"/>
                <w:szCs w:val="14"/>
              </w:rPr>
              <w:t>Antimicrobial resistance gene</w:t>
            </w:r>
          </w:p>
        </w:tc>
        <w:tc>
          <w:tcPr>
            <w:tcW w:w="141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2153A2C" w14:textId="77777777" w:rsidR="00936164" w:rsidRPr="001E5F4B" w:rsidRDefault="00936164" w:rsidP="00E549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Detected</w:t>
            </w:r>
            <w:r>
              <w:rPr>
                <w:sz w:val="14"/>
                <w:szCs w:val="14"/>
              </w:rPr>
              <w:t xml:space="preserve"> by FA-PP</w:t>
            </w:r>
          </w:p>
        </w:tc>
        <w:tc>
          <w:tcPr>
            <w:tcW w:w="779" w:type="dxa"/>
            <w:tcBorders>
              <w:lef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365901D" w14:textId="77777777" w:rsidR="00936164" w:rsidRPr="001E5F4B" w:rsidRDefault="00936164" w:rsidP="00E549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TP</w:t>
            </w:r>
          </w:p>
        </w:tc>
        <w:tc>
          <w:tcPr>
            <w:tcW w:w="780" w:type="dxa"/>
            <w:shd w:val="clear" w:color="auto" w:fill="D9D9D9" w:themeFill="background1" w:themeFillShade="D9"/>
            <w:noWrap/>
            <w:vAlign w:val="center"/>
            <w:hideMark/>
          </w:tcPr>
          <w:p w14:paraId="5A567230" w14:textId="77777777" w:rsidR="00936164" w:rsidRPr="001E5F4B" w:rsidRDefault="00936164" w:rsidP="00E549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FN</w:t>
            </w:r>
          </w:p>
        </w:tc>
        <w:tc>
          <w:tcPr>
            <w:tcW w:w="779" w:type="dxa"/>
            <w:shd w:val="clear" w:color="auto" w:fill="D9D9D9" w:themeFill="background1" w:themeFillShade="D9"/>
            <w:noWrap/>
            <w:vAlign w:val="center"/>
            <w:hideMark/>
          </w:tcPr>
          <w:p w14:paraId="41678A7B" w14:textId="77777777" w:rsidR="00936164" w:rsidRPr="001E5F4B" w:rsidRDefault="00936164" w:rsidP="00E549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FP</w:t>
            </w:r>
          </w:p>
        </w:tc>
        <w:tc>
          <w:tcPr>
            <w:tcW w:w="780" w:type="dxa"/>
            <w:shd w:val="clear" w:color="auto" w:fill="D9D9D9" w:themeFill="background1" w:themeFillShade="D9"/>
            <w:noWrap/>
            <w:vAlign w:val="center"/>
            <w:hideMark/>
          </w:tcPr>
          <w:p w14:paraId="3C3871DE" w14:textId="77777777" w:rsidR="00936164" w:rsidRPr="001E5F4B" w:rsidRDefault="00936164" w:rsidP="00E549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TN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C751BAD" w14:textId="4AE6CDE5" w:rsidR="00936164" w:rsidRPr="001E5F4B" w:rsidRDefault="00936164" w:rsidP="00E549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Missed</w:t>
            </w:r>
            <w:r w:rsidR="008D1279">
              <w:rPr>
                <w:sz w:val="14"/>
                <w:szCs w:val="14"/>
              </w:rPr>
              <w:t>.</w:t>
            </w:r>
            <w:r>
              <w:rPr>
                <w:sz w:val="14"/>
                <w:szCs w:val="14"/>
              </w:rPr>
              <w:t xml:space="preserve"> %</w:t>
            </w:r>
          </w:p>
        </w:tc>
        <w:tc>
          <w:tcPr>
            <w:tcW w:w="1716" w:type="dxa"/>
            <w:shd w:val="clear" w:color="auto" w:fill="D9D9D9" w:themeFill="background1" w:themeFillShade="D9"/>
            <w:noWrap/>
            <w:vAlign w:val="center"/>
            <w:hideMark/>
          </w:tcPr>
          <w:p w14:paraId="13B3A75F" w14:textId="21E386EF" w:rsidR="00936164" w:rsidRPr="001E5F4B" w:rsidRDefault="00936164" w:rsidP="00E549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Overdiagnosed</w:t>
            </w:r>
            <w:r w:rsidR="008D1279">
              <w:rPr>
                <w:sz w:val="14"/>
                <w:szCs w:val="14"/>
              </w:rPr>
              <w:t>.</w:t>
            </w:r>
            <w:r>
              <w:rPr>
                <w:sz w:val="14"/>
                <w:szCs w:val="14"/>
              </w:rPr>
              <w:t xml:space="preserve"> %</w:t>
            </w:r>
          </w:p>
        </w:tc>
      </w:tr>
      <w:tr w:rsidR="00936164" w:rsidRPr="001E5F4B" w14:paraId="0900B6A9" w14:textId="77777777" w:rsidTr="00442D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2A91A242" w14:textId="77777777" w:rsidR="00936164" w:rsidRPr="001E5F4B" w:rsidRDefault="00936164" w:rsidP="00E5498C">
            <w:pPr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CTX-M</w:t>
            </w:r>
          </w:p>
        </w:tc>
        <w:tc>
          <w:tcPr>
            <w:tcW w:w="1418" w:type="dxa"/>
            <w:tcBorders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00A97F7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19 (20.4)</w:t>
            </w:r>
          </w:p>
        </w:tc>
        <w:tc>
          <w:tcPr>
            <w:tcW w:w="779" w:type="dxa"/>
            <w:tcBorders>
              <w:left w:val="single" w:sz="4" w:space="0" w:color="auto"/>
            </w:tcBorders>
            <w:noWrap/>
            <w:vAlign w:val="center"/>
            <w:hideMark/>
          </w:tcPr>
          <w:p w14:paraId="2174BE57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13</w:t>
            </w:r>
          </w:p>
        </w:tc>
        <w:tc>
          <w:tcPr>
            <w:tcW w:w="780" w:type="dxa"/>
            <w:noWrap/>
            <w:vAlign w:val="center"/>
            <w:hideMark/>
          </w:tcPr>
          <w:p w14:paraId="16B6E0C1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0</w:t>
            </w:r>
          </w:p>
        </w:tc>
        <w:tc>
          <w:tcPr>
            <w:tcW w:w="779" w:type="dxa"/>
            <w:noWrap/>
            <w:vAlign w:val="center"/>
            <w:hideMark/>
          </w:tcPr>
          <w:p w14:paraId="00D91B18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6</w:t>
            </w:r>
          </w:p>
        </w:tc>
        <w:tc>
          <w:tcPr>
            <w:tcW w:w="780" w:type="dxa"/>
            <w:noWrap/>
            <w:vAlign w:val="center"/>
            <w:hideMark/>
          </w:tcPr>
          <w:p w14:paraId="23F10611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74</w:t>
            </w:r>
            <w:r>
              <w:rPr>
                <w:bCs/>
                <w:sz w:val="14"/>
                <w:szCs w:val="14"/>
              </w:rPr>
              <w:t xml:space="preserve"> </w:t>
            </w:r>
          </w:p>
        </w:tc>
        <w:tc>
          <w:tcPr>
            <w:tcW w:w="1134" w:type="dxa"/>
            <w:noWrap/>
            <w:vAlign w:val="center"/>
            <w:hideMark/>
          </w:tcPr>
          <w:p w14:paraId="7082834E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0</w:t>
            </w:r>
          </w:p>
        </w:tc>
        <w:tc>
          <w:tcPr>
            <w:tcW w:w="1716" w:type="dxa"/>
            <w:noWrap/>
            <w:vAlign w:val="center"/>
            <w:hideMark/>
          </w:tcPr>
          <w:p w14:paraId="59F43777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3</w:t>
            </w:r>
            <w:r>
              <w:rPr>
                <w:bCs/>
                <w:sz w:val="14"/>
                <w:szCs w:val="14"/>
              </w:rPr>
              <w:t>1.6</w:t>
            </w:r>
          </w:p>
        </w:tc>
      </w:tr>
      <w:tr w:rsidR="00936164" w:rsidRPr="001E5F4B" w14:paraId="5025B6F2" w14:textId="77777777" w:rsidTr="00442DA6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7B6C307B" w14:textId="77777777" w:rsidR="00936164" w:rsidRPr="001E5F4B" w:rsidRDefault="00936164" w:rsidP="00E5498C">
            <w:pPr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NDM</w:t>
            </w:r>
          </w:p>
        </w:tc>
        <w:tc>
          <w:tcPr>
            <w:tcW w:w="1418" w:type="dxa"/>
            <w:tcBorders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8CDCA4" w14:textId="77777777" w:rsidR="00936164" w:rsidRPr="001E5F4B" w:rsidRDefault="00936164" w:rsidP="00E549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2 (</w:t>
            </w:r>
            <w:r>
              <w:rPr>
                <w:bCs/>
                <w:sz w:val="14"/>
                <w:szCs w:val="14"/>
              </w:rPr>
              <w:t>2.2)</w:t>
            </w:r>
          </w:p>
        </w:tc>
        <w:tc>
          <w:tcPr>
            <w:tcW w:w="779" w:type="dxa"/>
            <w:tcBorders>
              <w:left w:val="single" w:sz="4" w:space="0" w:color="auto"/>
            </w:tcBorders>
            <w:noWrap/>
            <w:vAlign w:val="center"/>
            <w:hideMark/>
          </w:tcPr>
          <w:p w14:paraId="36F94018" w14:textId="77777777" w:rsidR="00936164" w:rsidRPr="001E5F4B" w:rsidRDefault="00936164" w:rsidP="00E549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1</w:t>
            </w:r>
          </w:p>
        </w:tc>
        <w:tc>
          <w:tcPr>
            <w:tcW w:w="780" w:type="dxa"/>
            <w:noWrap/>
            <w:vAlign w:val="center"/>
            <w:hideMark/>
          </w:tcPr>
          <w:p w14:paraId="131C9B42" w14:textId="77777777" w:rsidR="00936164" w:rsidRPr="001E5F4B" w:rsidRDefault="00936164" w:rsidP="00E549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0</w:t>
            </w:r>
          </w:p>
        </w:tc>
        <w:tc>
          <w:tcPr>
            <w:tcW w:w="779" w:type="dxa"/>
            <w:noWrap/>
            <w:vAlign w:val="center"/>
            <w:hideMark/>
          </w:tcPr>
          <w:p w14:paraId="4B7CFD4E" w14:textId="77777777" w:rsidR="00936164" w:rsidRPr="001E5F4B" w:rsidRDefault="00936164" w:rsidP="00E549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1</w:t>
            </w:r>
          </w:p>
        </w:tc>
        <w:tc>
          <w:tcPr>
            <w:tcW w:w="780" w:type="dxa"/>
            <w:noWrap/>
            <w:vAlign w:val="center"/>
            <w:hideMark/>
          </w:tcPr>
          <w:p w14:paraId="150E7A5F" w14:textId="77777777" w:rsidR="00936164" w:rsidRPr="001E5F4B" w:rsidRDefault="00936164" w:rsidP="00E549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91</w:t>
            </w:r>
          </w:p>
        </w:tc>
        <w:tc>
          <w:tcPr>
            <w:tcW w:w="1134" w:type="dxa"/>
            <w:noWrap/>
            <w:vAlign w:val="center"/>
            <w:hideMark/>
          </w:tcPr>
          <w:p w14:paraId="67794A9A" w14:textId="77777777" w:rsidR="00936164" w:rsidRPr="001E5F4B" w:rsidRDefault="00936164" w:rsidP="00E549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0</w:t>
            </w:r>
          </w:p>
        </w:tc>
        <w:tc>
          <w:tcPr>
            <w:tcW w:w="1716" w:type="dxa"/>
            <w:noWrap/>
            <w:vAlign w:val="center"/>
            <w:hideMark/>
          </w:tcPr>
          <w:p w14:paraId="332FE9B6" w14:textId="77777777" w:rsidR="00936164" w:rsidRPr="001E5F4B" w:rsidRDefault="00936164" w:rsidP="00E549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>
              <w:rPr>
                <w:bCs/>
                <w:sz w:val="14"/>
                <w:szCs w:val="14"/>
              </w:rPr>
              <w:t>50</w:t>
            </w:r>
          </w:p>
        </w:tc>
      </w:tr>
      <w:tr w:rsidR="00936164" w:rsidRPr="001E5F4B" w14:paraId="38CC55A6" w14:textId="77777777" w:rsidTr="00442D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  <w:tcBorders>
              <w:right w:val="single" w:sz="4" w:space="0" w:color="auto"/>
            </w:tcBorders>
            <w:noWrap/>
            <w:vAlign w:val="center"/>
            <w:hideMark/>
          </w:tcPr>
          <w:p w14:paraId="51E834DC" w14:textId="77777777" w:rsidR="00936164" w:rsidRPr="001E5F4B" w:rsidRDefault="00936164" w:rsidP="00E5498C">
            <w:pPr>
              <w:rPr>
                <w:sz w:val="14"/>
                <w:szCs w:val="14"/>
              </w:rPr>
            </w:pPr>
            <w:r w:rsidRPr="001E5F4B">
              <w:rPr>
                <w:sz w:val="14"/>
                <w:szCs w:val="14"/>
              </w:rPr>
              <w:t>mecA/mecC and MREJ</w:t>
            </w:r>
          </w:p>
        </w:tc>
        <w:tc>
          <w:tcPr>
            <w:tcW w:w="1418" w:type="dxa"/>
            <w:tcBorders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440B8AF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3</w:t>
            </w:r>
            <w:r>
              <w:rPr>
                <w:bCs/>
                <w:sz w:val="14"/>
                <w:szCs w:val="14"/>
              </w:rPr>
              <w:t xml:space="preserve"> (3.2)</w:t>
            </w:r>
          </w:p>
        </w:tc>
        <w:tc>
          <w:tcPr>
            <w:tcW w:w="779" w:type="dxa"/>
            <w:tcBorders>
              <w:left w:val="single" w:sz="4" w:space="0" w:color="auto"/>
            </w:tcBorders>
            <w:noWrap/>
            <w:vAlign w:val="center"/>
            <w:hideMark/>
          </w:tcPr>
          <w:p w14:paraId="51F9E678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2</w:t>
            </w:r>
          </w:p>
        </w:tc>
        <w:tc>
          <w:tcPr>
            <w:tcW w:w="780" w:type="dxa"/>
            <w:noWrap/>
            <w:vAlign w:val="center"/>
            <w:hideMark/>
          </w:tcPr>
          <w:p w14:paraId="7B0B5BB6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1</w:t>
            </w:r>
          </w:p>
        </w:tc>
        <w:tc>
          <w:tcPr>
            <w:tcW w:w="779" w:type="dxa"/>
            <w:noWrap/>
            <w:vAlign w:val="center"/>
            <w:hideMark/>
          </w:tcPr>
          <w:p w14:paraId="7DCA5850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>
              <w:rPr>
                <w:bCs/>
                <w:sz w:val="14"/>
                <w:szCs w:val="14"/>
              </w:rPr>
              <w:t>1</w:t>
            </w:r>
          </w:p>
        </w:tc>
        <w:tc>
          <w:tcPr>
            <w:tcW w:w="780" w:type="dxa"/>
            <w:noWrap/>
            <w:vAlign w:val="center"/>
            <w:hideMark/>
          </w:tcPr>
          <w:p w14:paraId="56AAF75D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90</w:t>
            </w:r>
          </w:p>
        </w:tc>
        <w:tc>
          <w:tcPr>
            <w:tcW w:w="1134" w:type="dxa"/>
            <w:noWrap/>
            <w:vAlign w:val="center"/>
            <w:hideMark/>
          </w:tcPr>
          <w:p w14:paraId="77E07FD3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1.1</w:t>
            </w:r>
          </w:p>
        </w:tc>
        <w:tc>
          <w:tcPr>
            <w:tcW w:w="1716" w:type="dxa"/>
            <w:noWrap/>
            <w:vAlign w:val="center"/>
            <w:hideMark/>
          </w:tcPr>
          <w:p w14:paraId="7A94C812" w14:textId="77777777" w:rsidR="00936164" w:rsidRPr="001E5F4B" w:rsidRDefault="00936164" w:rsidP="00E549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14"/>
                <w:szCs w:val="14"/>
              </w:rPr>
            </w:pPr>
            <w:r w:rsidRPr="001E5F4B">
              <w:rPr>
                <w:bCs/>
                <w:sz w:val="14"/>
                <w:szCs w:val="14"/>
              </w:rPr>
              <w:t>33</w:t>
            </w:r>
            <w:r>
              <w:rPr>
                <w:bCs/>
                <w:sz w:val="14"/>
                <w:szCs w:val="14"/>
              </w:rPr>
              <w:t>.3</w:t>
            </w:r>
          </w:p>
        </w:tc>
      </w:tr>
    </w:tbl>
    <w:p w14:paraId="11FE8591" w14:textId="77777777" w:rsidR="00936164" w:rsidRDefault="00936164" w:rsidP="00E5498C">
      <w:pPr>
        <w:spacing w:before="60" w:line="276" w:lineRule="auto"/>
        <w:rPr>
          <w:color w:val="000000"/>
          <w:sz w:val="16"/>
          <w:szCs w:val="16"/>
        </w:rPr>
      </w:pPr>
      <w:r w:rsidRPr="004067BA">
        <w:rPr>
          <w:color w:val="000000"/>
          <w:sz w:val="16"/>
          <w:szCs w:val="16"/>
        </w:rPr>
        <w:t>Results are expressed a</w:t>
      </w:r>
      <w:r>
        <w:rPr>
          <w:color w:val="000000"/>
          <w:sz w:val="16"/>
          <w:szCs w:val="16"/>
        </w:rPr>
        <w:t xml:space="preserve">s </w:t>
      </w:r>
      <w:r w:rsidRPr="004067BA">
        <w:rPr>
          <w:color w:val="000000"/>
          <w:sz w:val="16"/>
          <w:szCs w:val="16"/>
        </w:rPr>
        <w:t>number of cases (%)</w:t>
      </w:r>
      <w:r>
        <w:rPr>
          <w:color w:val="000000"/>
          <w:sz w:val="16"/>
          <w:szCs w:val="16"/>
        </w:rPr>
        <w:t>.</w:t>
      </w:r>
    </w:p>
    <w:p w14:paraId="6C56D15B" w14:textId="6EA99894" w:rsidR="00936164" w:rsidRDefault="00936164" w:rsidP="00E5498C">
      <w:pPr>
        <w:spacing w:before="60" w:line="276" w:lineRule="auto"/>
        <w:rPr>
          <w:color w:val="000000"/>
          <w:sz w:val="16"/>
          <w:szCs w:val="16"/>
        </w:rPr>
      </w:pPr>
      <w:r w:rsidRPr="00103CE2">
        <w:rPr>
          <w:bCs/>
          <w:i/>
          <w:iCs/>
          <w:color w:val="000000"/>
          <w:sz w:val="16"/>
          <w:szCs w:val="16"/>
        </w:rPr>
        <w:t>FA-PP</w:t>
      </w:r>
      <w:r w:rsidRPr="00103CE2">
        <w:rPr>
          <w:bCs/>
          <w:color w:val="000000"/>
          <w:sz w:val="16"/>
          <w:szCs w:val="16"/>
        </w:rPr>
        <w:t xml:space="preserve"> FilmArray® Pneumonia+ panel</w:t>
      </w:r>
      <w:r w:rsidR="00914F32">
        <w:rPr>
          <w:bCs/>
          <w:color w:val="000000"/>
          <w:sz w:val="16"/>
          <w:szCs w:val="16"/>
        </w:rPr>
        <w:t>,</w:t>
      </w:r>
      <w:r>
        <w:rPr>
          <w:color w:val="000000"/>
          <w:sz w:val="16"/>
          <w:szCs w:val="16"/>
        </w:rPr>
        <w:t xml:space="preserve"> </w:t>
      </w:r>
      <w:r w:rsidRPr="00103CE2">
        <w:rPr>
          <w:i/>
          <w:iCs/>
          <w:color w:val="000000"/>
          <w:sz w:val="16"/>
          <w:szCs w:val="16"/>
        </w:rPr>
        <w:t>TP</w:t>
      </w:r>
      <w:r>
        <w:rPr>
          <w:color w:val="000000"/>
          <w:sz w:val="16"/>
          <w:szCs w:val="16"/>
        </w:rPr>
        <w:t xml:space="preserve"> true positive</w:t>
      </w:r>
      <w:r w:rsidR="00914F32">
        <w:rPr>
          <w:color w:val="000000"/>
          <w:sz w:val="16"/>
          <w:szCs w:val="16"/>
        </w:rPr>
        <w:t>,</w:t>
      </w:r>
      <w:r>
        <w:rPr>
          <w:color w:val="000000"/>
          <w:sz w:val="16"/>
          <w:szCs w:val="16"/>
        </w:rPr>
        <w:t xml:space="preserve"> </w:t>
      </w:r>
      <w:r w:rsidRPr="00103CE2">
        <w:rPr>
          <w:i/>
          <w:iCs/>
          <w:color w:val="000000"/>
          <w:sz w:val="16"/>
          <w:szCs w:val="16"/>
        </w:rPr>
        <w:t>FN</w:t>
      </w:r>
      <w:r>
        <w:rPr>
          <w:color w:val="000000"/>
          <w:sz w:val="16"/>
          <w:szCs w:val="16"/>
        </w:rPr>
        <w:t xml:space="preserve"> false negative</w:t>
      </w:r>
      <w:r w:rsidR="00914F32">
        <w:rPr>
          <w:color w:val="000000"/>
          <w:sz w:val="16"/>
          <w:szCs w:val="16"/>
        </w:rPr>
        <w:t>,</w:t>
      </w:r>
      <w:r>
        <w:rPr>
          <w:color w:val="000000"/>
          <w:sz w:val="16"/>
          <w:szCs w:val="16"/>
        </w:rPr>
        <w:t xml:space="preserve"> </w:t>
      </w:r>
      <w:r w:rsidRPr="00103CE2">
        <w:rPr>
          <w:i/>
          <w:iCs/>
          <w:color w:val="000000"/>
          <w:sz w:val="16"/>
          <w:szCs w:val="16"/>
        </w:rPr>
        <w:t>FP</w:t>
      </w:r>
      <w:r>
        <w:rPr>
          <w:color w:val="000000"/>
          <w:sz w:val="16"/>
          <w:szCs w:val="16"/>
        </w:rPr>
        <w:t xml:space="preserve"> false positive</w:t>
      </w:r>
      <w:r w:rsidR="00914F32">
        <w:rPr>
          <w:color w:val="000000"/>
          <w:sz w:val="16"/>
          <w:szCs w:val="16"/>
        </w:rPr>
        <w:t>,</w:t>
      </w:r>
      <w:r>
        <w:rPr>
          <w:color w:val="000000"/>
          <w:sz w:val="16"/>
          <w:szCs w:val="16"/>
        </w:rPr>
        <w:t xml:space="preserve"> </w:t>
      </w:r>
      <w:r w:rsidRPr="00103CE2">
        <w:rPr>
          <w:i/>
          <w:iCs/>
          <w:color w:val="000000"/>
          <w:sz w:val="16"/>
          <w:szCs w:val="16"/>
        </w:rPr>
        <w:t>TN</w:t>
      </w:r>
      <w:r>
        <w:rPr>
          <w:color w:val="000000"/>
          <w:sz w:val="16"/>
          <w:szCs w:val="16"/>
        </w:rPr>
        <w:t xml:space="preserve"> true negative</w:t>
      </w:r>
    </w:p>
    <w:p w14:paraId="72A6CA86" w14:textId="22551556" w:rsidR="0017623C" w:rsidRDefault="0017623C" w:rsidP="00E5498C">
      <w:pPr>
        <w:tabs>
          <w:tab w:val="left" w:pos="3084"/>
        </w:tabs>
        <w:jc w:val="both"/>
        <w:rPr>
          <w:sz w:val="18"/>
          <w:szCs w:val="18"/>
        </w:rPr>
      </w:pPr>
    </w:p>
    <w:p w14:paraId="35205A09" w14:textId="77777777" w:rsidR="00DE00C7" w:rsidRDefault="00DE00C7" w:rsidP="00E5498C">
      <w:pPr>
        <w:tabs>
          <w:tab w:val="left" w:pos="3084"/>
        </w:tabs>
        <w:jc w:val="both"/>
        <w:rPr>
          <w:sz w:val="18"/>
          <w:szCs w:val="18"/>
        </w:rPr>
      </w:pPr>
    </w:p>
    <w:p w14:paraId="3E6C8066" w14:textId="77777777" w:rsidR="0017623C" w:rsidRDefault="0017623C" w:rsidP="00E5498C">
      <w:pPr>
        <w:tabs>
          <w:tab w:val="left" w:pos="3084"/>
        </w:tabs>
        <w:jc w:val="both"/>
        <w:rPr>
          <w:sz w:val="18"/>
          <w:szCs w:val="18"/>
        </w:rPr>
      </w:pPr>
    </w:p>
    <w:p w14:paraId="64743F3E" w14:textId="38F0CE4B" w:rsidR="00E5498C" w:rsidRDefault="00E5498C" w:rsidP="00E5498C">
      <w:pPr>
        <w:spacing w:before="120" w:line="276" w:lineRule="auto"/>
        <w:rPr>
          <w:bCs/>
          <w:color w:val="000000"/>
          <w:sz w:val="16"/>
          <w:szCs w:val="16"/>
        </w:rPr>
      </w:pPr>
    </w:p>
    <w:p w14:paraId="0926DEED" w14:textId="273B8361" w:rsidR="00E5498C" w:rsidRDefault="00DE00C7" w:rsidP="00E5498C">
      <w:pPr>
        <w:spacing w:before="120" w:line="276" w:lineRule="auto"/>
        <w:rPr>
          <w:bCs/>
          <w:color w:val="000000"/>
          <w:sz w:val="16"/>
          <w:szCs w:val="16"/>
        </w:rPr>
      </w:pPr>
      <w:r>
        <w:rPr>
          <w:bCs/>
          <w:noProof/>
          <w:color w:val="000000"/>
          <w:sz w:val="16"/>
          <w:szCs w:val="16"/>
        </w:rPr>
        <w:lastRenderedPageBreak/>
        <w:drawing>
          <wp:inline distT="0" distB="0" distL="0" distR="0" wp14:anchorId="243A0DCB" wp14:editId="3D9C43A0">
            <wp:extent cx="5013325" cy="3852000"/>
            <wp:effectExtent l="0" t="0" r="0" b="0"/>
            <wp:docPr id="24" name="Imag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3325" cy="385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bCs/>
          <w:noProof/>
          <w:color w:val="000000"/>
          <w:sz w:val="16"/>
          <w:szCs w:val="16"/>
        </w:rPr>
        <w:drawing>
          <wp:inline distT="0" distB="0" distL="0" distR="0" wp14:anchorId="3FA9D982" wp14:editId="28BE3FA4">
            <wp:extent cx="5009379" cy="3852000"/>
            <wp:effectExtent l="0" t="0" r="1270" b="0"/>
            <wp:docPr id="38" name="Imag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9379" cy="385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5C6BFD" w14:textId="7285864B" w:rsidR="00DE00C7" w:rsidRDefault="00DE00C7" w:rsidP="00DE00C7">
      <w:pPr>
        <w:suppressLineNumbers/>
        <w:spacing w:after="120" w:line="276" w:lineRule="auto"/>
        <w:jc w:val="both"/>
        <w:rPr>
          <w:i/>
          <w:iCs/>
          <w:color w:val="000000"/>
          <w:sz w:val="16"/>
          <w:szCs w:val="16"/>
        </w:rPr>
      </w:pPr>
      <w:r>
        <w:rPr>
          <w:b/>
          <w:sz w:val="20"/>
          <w:szCs w:val="20"/>
        </w:rPr>
        <w:t xml:space="preserve">Supplementary </w:t>
      </w:r>
      <w:r w:rsidRPr="00D20372">
        <w:rPr>
          <w:b/>
          <w:sz w:val="20"/>
          <w:szCs w:val="20"/>
        </w:rPr>
        <w:t xml:space="preserve">Figure </w:t>
      </w:r>
      <w:r>
        <w:rPr>
          <w:b/>
          <w:sz w:val="20"/>
          <w:szCs w:val="20"/>
        </w:rPr>
        <w:t>1</w:t>
      </w:r>
      <w:r w:rsidRPr="00D20372">
        <w:rPr>
          <w:b/>
          <w:sz w:val="20"/>
          <w:szCs w:val="20"/>
        </w:rPr>
        <w:t xml:space="preserve">. </w:t>
      </w:r>
      <w:r w:rsidRPr="00FE5B75">
        <w:rPr>
          <w:b/>
          <w:sz w:val="20"/>
          <w:szCs w:val="20"/>
        </w:rPr>
        <w:t>Waterfall plot</w:t>
      </w:r>
      <w:r>
        <w:rPr>
          <w:b/>
          <w:sz w:val="20"/>
          <w:szCs w:val="20"/>
        </w:rPr>
        <w:t xml:space="preserve"> of </w:t>
      </w:r>
      <w:r w:rsidR="00910F01">
        <w:rPr>
          <w:b/>
          <w:sz w:val="20"/>
          <w:szCs w:val="20"/>
        </w:rPr>
        <w:t xml:space="preserve">the </w:t>
      </w:r>
      <w:r>
        <w:rPr>
          <w:b/>
          <w:sz w:val="20"/>
          <w:szCs w:val="20"/>
        </w:rPr>
        <w:t>greatest change in</w:t>
      </w:r>
      <w:r w:rsidRPr="00FE5B75">
        <w:rPr>
          <w:b/>
          <w:sz w:val="20"/>
          <w:szCs w:val="20"/>
        </w:rPr>
        <w:t xml:space="preserve"> bacterial load from diagnosis</w:t>
      </w:r>
      <w:r>
        <w:rPr>
          <w:b/>
          <w:sz w:val="20"/>
          <w:szCs w:val="20"/>
        </w:rPr>
        <w:t xml:space="preserve"> (Day 0)</w:t>
      </w:r>
      <w:r w:rsidRPr="00FE5B75">
        <w:rPr>
          <w:b/>
          <w:sz w:val="20"/>
          <w:szCs w:val="20"/>
        </w:rPr>
        <w:t xml:space="preserve"> to Day </w:t>
      </w:r>
      <w:r>
        <w:rPr>
          <w:b/>
          <w:sz w:val="20"/>
          <w:szCs w:val="20"/>
        </w:rPr>
        <w:t>7</w:t>
      </w:r>
      <w:r w:rsidRPr="00FE5B75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in ICU patients with vHAP/VAP,</w:t>
      </w:r>
      <w:r w:rsidRPr="00FE5B75">
        <w:rPr>
          <w:b/>
          <w:sz w:val="20"/>
          <w:szCs w:val="20"/>
        </w:rPr>
        <w:t xml:space="preserve"> </w:t>
      </w:r>
      <w:r w:rsidR="00181A1F">
        <w:rPr>
          <w:b/>
          <w:sz w:val="20"/>
          <w:szCs w:val="20"/>
        </w:rPr>
        <w:t>and their correspon</w:t>
      </w:r>
      <w:r w:rsidRPr="00FE5B75">
        <w:rPr>
          <w:b/>
          <w:sz w:val="20"/>
          <w:szCs w:val="20"/>
        </w:rPr>
        <w:t>ding clinical outcome</w:t>
      </w:r>
      <w:r>
        <w:rPr>
          <w:b/>
          <w:sz w:val="20"/>
          <w:szCs w:val="20"/>
        </w:rPr>
        <w:t xml:space="preserve">. (A) Changes in DNA copies/ml quantified by FA-PP in </w:t>
      </w:r>
      <w:r>
        <w:rPr>
          <w:b/>
          <w:sz w:val="20"/>
          <w:szCs w:val="20"/>
        </w:rPr>
        <w:t>47 </w:t>
      </w:r>
      <w:r>
        <w:rPr>
          <w:b/>
          <w:sz w:val="20"/>
          <w:szCs w:val="20"/>
        </w:rPr>
        <w:t xml:space="preserve">patients. (B) Changes in CFU/ml quantified by conventional culture in </w:t>
      </w:r>
      <w:r>
        <w:rPr>
          <w:b/>
          <w:sz w:val="20"/>
          <w:szCs w:val="20"/>
        </w:rPr>
        <w:t>40</w:t>
      </w:r>
      <w:r>
        <w:rPr>
          <w:b/>
          <w:sz w:val="20"/>
          <w:szCs w:val="20"/>
        </w:rPr>
        <w:t xml:space="preserve"> patients. Data are derived from Table 2A. </w:t>
      </w:r>
    </w:p>
    <w:p w14:paraId="3AA7B63B" w14:textId="77777777" w:rsidR="00DE00C7" w:rsidRDefault="00DE00C7" w:rsidP="00DE00C7">
      <w:pPr>
        <w:suppressLineNumbers/>
        <w:spacing w:after="120" w:line="276" w:lineRule="auto"/>
        <w:jc w:val="both"/>
        <w:rPr>
          <w:b/>
          <w:bCs/>
          <w:i/>
          <w:iCs/>
        </w:rPr>
      </w:pPr>
      <w:r w:rsidRPr="00FD4576">
        <w:rPr>
          <w:i/>
          <w:iCs/>
          <w:color w:val="000000"/>
          <w:sz w:val="16"/>
          <w:szCs w:val="16"/>
        </w:rPr>
        <w:t>FA-PP</w:t>
      </w:r>
      <w:r w:rsidRPr="00FD4576">
        <w:rPr>
          <w:color w:val="000000"/>
          <w:sz w:val="16"/>
          <w:szCs w:val="16"/>
        </w:rPr>
        <w:t xml:space="preserve"> FilmArray® Pneumonia+ panel</w:t>
      </w:r>
      <w:r>
        <w:rPr>
          <w:color w:val="000000"/>
          <w:sz w:val="16"/>
          <w:szCs w:val="16"/>
        </w:rPr>
        <w:t>,</w:t>
      </w:r>
      <w:r w:rsidRPr="00FD4576">
        <w:rPr>
          <w:color w:val="000000"/>
          <w:sz w:val="16"/>
          <w:szCs w:val="16"/>
        </w:rPr>
        <w:t xml:space="preserve"> </w:t>
      </w:r>
      <w:r w:rsidRPr="00103CE2">
        <w:rPr>
          <w:bCs/>
          <w:i/>
          <w:iCs/>
          <w:color w:val="000000"/>
          <w:sz w:val="16"/>
          <w:szCs w:val="16"/>
        </w:rPr>
        <w:t>CFU</w:t>
      </w:r>
      <w:r w:rsidRPr="00103CE2">
        <w:rPr>
          <w:bCs/>
          <w:color w:val="000000"/>
          <w:sz w:val="16"/>
          <w:szCs w:val="16"/>
        </w:rPr>
        <w:t xml:space="preserve"> colony-forming unit</w:t>
      </w:r>
    </w:p>
    <w:p w14:paraId="6EF3D6B4" w14:textId="3EE4154B" w:rsidR="00E5498C" w:rsidRDefault="00E5498C" w:rsidP="00E5498C">
      <w:pPr>
        <w:pStyle w:val="Titre1"/>
        <w:spacing w:after="240"/>
        <w:rPr>
          <w:sz w:val="28"/>
          <w:szCs w:val="28"/>
        </w:rPr>
      </w:pPr>
      <w:bookmarkStart w:id="13" w:name="_Toc193875640"/>
      <w:r w:rsidRPr="00E5498C">
        <w:rPr>
          <w:sz w:val="28"/>
          <w:szCs w:val="28"/>
        </w:rPr>
        <w:lastRenderedPageBreak/>
        <w:t>Informative letter</w:t>
      </w:r>
      <w:r w:rsidR="00C477F3">
        <w:rPr>
          <w:sz w:val="28"/>
          <w:szCs w:val="28"/>
        </w:rPr>
        <w:t>s</w:t>
      </w:r>
      <w:bookmarkEnd w:id="13"/>
    </w:p>
    <w:p w14:paraId="66DC98A0" w14:textId="01818EAE" w:rsidR="00124AED" w:rsidRPr="00124AED" w:rsidRDefault="00124AED" w:rsidP="00124AED">
      <w:pPr>
        <w:pStyle w:val="Titre2"/>
        <w:rPr>
          <w:sz w:val="24"/>
          <w:szCs w:val="24"/>
        </w:rPr>
      </w:pPr>
      <w:bookmarkStart w:id="14" w:name="_Toc193875641"/>
      <w:r w:rsidRPr="00124AED">
        <w:rPr>
          <w:sz w:val="24"/>
          <w:szCs w:val="24"/>
        </w:rPr>
        <w:t>Informative letter to the patient</w:t>
      </w:r>
      <w:bookmarkEnd w:id="14"/>
    </w:p>
    <w:p w14:paraId="06F5E073" w14:textId="77777777" w:rsidR="00E5498C" w:rsidRPr="00E5498C" w:rsidRDefault="00E5498C" w:rsidP="00E5498C">
      <w:pPr>
        <w:widowControl w:val="0"/>
        <w:autoSpaceDE w:val="0"/>
        <w:autoSpaceDN w:val="0"/>
        <w:jc w:val="center"/>
        <w:rPr>
          <w:rFonts w:eastAsia="Arial MT" w:hAnsi="Arial MT" w:cs="Arial MT"/>
          <w:sz w:val="20"/>
          <w:szCs w:val="22"/>
          <w:lang w:val="fr-FR" w:eastAsia="en-US"/>
        </w:rPr>
      </w:pPr>
      <w:r w:rsidRPr="00E5498C">
        <w:rPr>
          <w:rFonts w:eastAsia="Arial MT" w:hAnsi="Arial MT" w:cs="Arial MT"/>
          <w:noProof/>
          <w:sz w:val="20"/>
          <w:szCs w:val="22"/>
          <w:lang w:val="fr-FR" w:eastAsia="en-US"/>
        </w:rPr>
        <w:drawing>
          <wp:inline distT="0" distB="0" distL="0" distR="0" wp14:anchorId="454F6CC9" wp14:editId="130D249A">
            <wp:extent cx="3383280" cy="591820"/>
            <wp:effectExtent l="0" t="0" r="7620" b="0"/>
            <wp:docPr id="4" name="Imag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4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384732" cy="592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B04032" w14:textId="77777777" w:rsidR="00E5498C" w:rsidRPr="00E5498C" w:rsidRDefault="00E5498C" w:rsidP="00E5498C">
      <w:pPr>
        <w:widowControl w:val="0"/>
        <w:autoSpaceDE w:val="0"/>
        <w:autoSpaceDN w:val="0"/>
        <w:spacing w:before="32"/>
        <w:rPr>
          <w:rFonts w:eastAsia="Arial MT" w:hAnsi="Arial MT" w:cs="Arial MT"/>
          <w:sz w:val="20"/>
          <w:szCs w:val="22"/>
          <w:lang w:val="fr-FR" w:eastAsia="en-US"/>
        </w:rPr>
      </w:pPr>
      <w:r w:rsidRPr="00E5498C">
        <w:rPr>
          <w:rFonts w:eastAsia="Arial MT" w:hAnsi="Arial MT" w:cs="Arial MT"/>
          <w:noProof/>
          <w:sz w:val="20"/>
          <w:szCs w:val="22"/>
          <w:lang w:val="fr-FR" w:eastAsia="en-US"/>
        </w:rPr>
        <mc:AlternateContent>
          <mc:Choice Requires="wps">
            <w:drawing>
              <wp:anchor distT="0" distB="0" distL="0" distR="0" simplePos="0" relativeHeight="251659264" behindDoc="1" locked="0" layoutInCell="1" allowOverlap="1" wp14:anchorId="7A41E9A7" wp14:editId="4DADB755">
                <wp:simplePos x="0" y="0"/>
                <wp:positionH relativeFrom="page">
                  <wp:posOffset>396239</wp:posOffset>
                </wp:positionH>
                <wp:positionV relativeFrom="paragraph">
                  <wp:posOffset>185253</wp:posOffset>
                </wp:positionV>
                <wp:extent cx="6517005" cy="1051560"/>
                <wp:effectExtent l="0" t="0" r="0" b="0"/>
                <wp:wrapTopAndBottom/>
                <wp:docPr id="5" name="Text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6517005" cy="1051560"/>
                        </a:xfrm>
                        <a:prstGeom prst="rect">
                          <a:avLst/>
                        </a:prstGeom>
                        <a:ln w="6095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txbx>
                        <w:txbxContent>
                          <w:p w14:paraId="003D154F" w14:textId="77777777" w:rsidR="00E5498C" w:rsidRDefault="00E5498C" w:rsidP="00E5498C">
                            <w:pPr>
                              <w:pStyle w:val="Corpsdetexte"/>
                              <w:spacing w:before="17"/>
                              <w:rPr>
                                <w:rFonts w:ascii="Times New Roman"/>
                                <w:sz w:val="24"/>
                              </w:rPr>
                            </w:pPr>
                          </w:p>
                          <w:p w14:paraId="4267234F" w14:textId="77777777" w:rsidR="00E5498C" w:rsidRPr="00E5498C" w:rsidRDefault="00E5498C" w:rsidP="00E5498C">
                            <w:pPr>
                              <w:spacing w:line="237" w:lineRule="auto"/>
                              <w:ind w:right="187"/>
                              <w:jc w:val="center"/>
                              <w:rPr>
                                <w:lang w:val="fr-FR"/>
                              </w:rPr>
                            </w:pPr>
                            <w:r w:rsidRPr="00E5498C">
                              <w:rPr>
                                <w:w w:val="80"/>
                                <w:lang w:val="fr-FR"/>
                              </w:rPr>
                              <w:t>Suivi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de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l’évolution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des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résultats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quantitatifs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du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FilmArray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panel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Pneumonia+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pour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prédire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le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succès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>clinique</w:t>
                            </w:r>
                            <w:r w:rsidRPr="00E5498C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0"/>
                                <w:lang w:val="fr-FR"/>
                              </w:rPr>
                              <w:t xml:space="preserve">dans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le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traitement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des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pneumonies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graves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acquises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à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l’hôpital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chez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les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patients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de</w:t>
                            </w:r>
                            <w:r w:rsidRPr="00E5498C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w w:val="85"/>
                                <w:lang w:val="fr-FR"/>
                              </w:rPr>
                              <w:t>réanimation</w:t>
                            </w:r>
                          </w:p>
                          <w:p w14:paraId="09C25C9B" w14:textId="77777777" w:rsidR="00E5498C" w:rsidRDefault="00E5498C" w:rsidP="00E5498C">
                            <w:pPr>
                              <w:pStyle w:val="Corpsdetexte"/>
                              <w:spacing w:before="3"/>
                              <w:rPr>
                                <w:sz w:val="24"/>
                              </w:rPr>
                            </w:pPr>
                          </w:p>
                          <w:p w14:paraId="00674C14" w14:textId="77777777" w:rsidR="00E5498C" w:rsidRDefault="00E5498C" w:rsidP="00E5498C">
                            <w:pPr>
                              <w:ind w:right="187"/>
                              <w:jc w:val="center"/>
                              <w:rPr>
                                <w:rFonts w:ascii="Arial"/>
                                <w:b/>
                              </w:rPr>
                            </w:pPr>
                            <w:r>
                              <w:rPr>
                                <w:rFonts w:ascii="Arial"/>
                                <w:b/>
                                <w:w w:val="80"/>
                                <w:sz w:val="22"/>
                              </w:rPr>
                              <w:t>Multi-</w:t>
                            </w:r>
                            <w:r>
                              <w:rPr>
                                <w:rFonts w:ascii="Arial"/>
                                <w:b/>
                                <w:spacing w:val="-4"/>
                                <w:w w:val="90"/>
                                <w:sz w:val="22"/>
                              </w:rPr>
                              <w:t>Cure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A41E9A7" id="_x0000_t202" coordsize="21600,21600" o:spt="202" path="m,l,21600r21600,l21600,xe">
                <v:stroke joinstyle="miter"/>
                <v:path gradientshapeok="t" o:connecttype="rect"/>
              </v:shapetype>
              <v:shape id="Textbox 5" o:spid="_x0000_s1026" type="#_x0000_t202" style="position:absolute;margin-left:31.2pt;margin-top:14.6pt;width:513.15pt;height:82.8pt;z-index:-251657216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" filled="f" strokeweight=".16931mm">
                <v:path arrowok="t"/>
                <v:textbox inset="0,0,0,0">
                  <w:txbxContent>
                    <w:p w14:paraId="003D154F" w14:textId="77777777" w:rsidR="00E5498C" w:rsidRDefault="00E5498C" w:rsidP="00E5498C">
                      <w:pPr>
                        <w:pStyle w:val="Corpsdetexte"/>
                        <w:spacing w:before="17"/>
                        <w:rPr>
                          <w:rFonts w:ascii="Times New Roman"/>
                          <w:sz w:val="24"/>
                        </w:rPr>
                      </w:pPr>
                    </w:p>
                    <w:p w14:paraId="4267234F" w14:textId="77777777" w:rsidR="00E5498C" w:rsidRPr="00E5498C" w:rsidRDefault="00E5498C" w:rsidP="00E5498C">
                      <w:pPr>
                        <w:spacing w:line="237" w:lineRule="auto"/>
                        <w:ind w:right="187"/>
                        <w:jc w:val="center"/>
                        <w:rPr>
                          <w:lang w:val="fr-FR"/>
                        </w:rPr>
                      </w:pPr>
                      <w:r w:rsidRPr="00E5498C">
                        <w:rPr>
                          <w:w w:val="80"/>
                          <w:lang w:val="fr-FR"/>
                        </w:rPr>
                        <w:t>Suivi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de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l’évolution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des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résultats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quantitatifs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du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FilmArray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panel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Pneumonia+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pour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prédire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le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succès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>clinique</w:t>
                      </w:r>
                      <w:r w:rsidRPr="00E5498C">
                        <w:rPr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0"/>
                          <w:lang w:val="fr-FR"/>
                        </w:rPr>
                        <w:t xml:space="preserve">dans </w:t>
                      </w:r>
                      <w:r w:rsidRPr="00E5498C">
                        <w:rPr>
                          <w:w w:val="85"/>
                          <w:lang w:val="fr-FR"/>
                        </w:rPr>
                        <w:t>le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traitement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des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pneumonies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graves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acquises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à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l’hôpital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chez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les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patients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de</w:t>
                      </w:r>
                      <w:r w:rsidRPr="00E5498C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w w:val="85"/>
                          <w:lang w:val="fr-FR"/>
                        </w:rPr>
                        <w:t>réanimation</w:t>
                      </w:r>
                    </w:p>
                    <w:p w14:paraId="09C25C9B" w14:textId="77777777" w:rsidR="00E5498C" w:rsidRDefault="00E5498C" w:rsidP="00E5498C">
                      <w:pPr>
                        <w:pStyle w:val="Corpsdetexte"/>
                        <w:spacing w:before="3"/>
                        <w:rPr>
                          <w:sz w:val="24"/>
                        </w:rPr>
                      </w:pPr>
                    </w:p>
                    <w:p w14:paraId="00674C14" w14:textId="77777777" w:rsidR="00E5498C" w:rsidRDefault="00E5498C" w:rsidP="00E5498C">
                      <w:pPr>
                        <w:ind w:right="187"/>
                        <w:jc w:val="center"/>
                        <w:rPr>
                          <w:rFonts w:ascii="Arial"/>
                          <w:b/>
                        </w:rPr>
                      </w:pPr>
                      <w:r>
                        <w:rPr>
                          <w:rFonts w:ascii="Arial"/>
                          <w:b/>
                          <w:w w:val="80"/>
                          <w:sz w:val="22"/>
                        </w:rPr>
                        <w:t>Multi-</w:t>
                      </w:r>
                      <w:r>
                        <w:rPr>
                          <w:rFonts w:ascii="Arial"/>
                          <w:b/>
                          <w:spacing w:val="-4"/>
                          <w:w w:val="90"/>
                          <w:sz w:val="22"/>
                        </w:rPr>
                        <w:t>Cure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</w:p>
    <w:p w14:paraId="019B7C49" w14:textId="77777777" w:rsidR="00E5498C" w:rsidRPr="00E5498C" w:rsidRDefault="00E5498C" w:rsidP="00336081">
      <w:pPr>
        <w:widowControl w:val="0"/>
        <w:autoSpaceDE w:val="0"/>
        <w:autoSpaceDN w:val="0"/>
        <w:spacing w:before="25"/>
        <w:jc w:val="center"/>
        <w:rPr>
          <w:rFonts w:eastAsia="Arial MT" w:hAnsi="Arial MT" w:cs="Arial MT"/>
          <w:sz w:val="22"/>
          <w:szCs w:val="22"/>
          <w:lang w:val="fr-FR" w:eastAsia="en-US"/>
        </w:rPr>
      </w:pPr>
    </w:p>
    <w:p w14:paraId="44FB9FE3" w14:textId="77777777" w:rsidR="00E5498C" w:rsidRPr="00E5498C" w:rsidRDefault="00E5498C" w:rsidP="00336081">
      <w:pPr>
        <w:widowControl w:val="0"/>
        <w:autoSpaceDE w:val="0"/>
        <w:autoSpaceDN w:val="0"/>
        <w:ind w:right="1695"/>
        <w:jc w:val="center"/>
        <w:rPr>
          <w:rFonts w:ascii="Arial" w:eastAsia="Arial MT" w:hAnsi="Arial" w:cs="Arial MT"/>
          <w:b/>
          <w:sz w:val="22"/>
          <w:szCs w:val="22"/>
          <w:lang w:val="fr-FR" w:eastAsia="en-US"/>
        </w:rPr>
      </w:pP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rom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l’Assistanc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ubli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-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Hôpitaux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ari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Représenté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Directric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la</w:t>
      </w:r>
    </w:p>
    <w:p w14:paraId="0431971E" w14:textId="77777777" w:rsidR="00E5498C" w:rsidRPr="00E5498C" w:rsidRDefault="00E5498C" w:rsidP="00336081">
      <w:pPr>
        <w:widowControl w:val="0"/>
        <w:autoSpaceDE w:val="0"/>
        <w:autoSpaceDN w:val="0"/>
        <w:ind w:right="2800"/>
        <w:jc w:val="center"/>
        <w:rPr>
          <w:rFonts w:ascii="Arial" w:eastAsia="Arial MT" w:hAnsi="Arial" w:cs="Arial MT"/>
          <w:b/>
          <w:sz w:val="22"/>
          <w:szCs w:val="22"/>
          <w:lang w:val="fr-FR" w:eastAsia="en-US"/>
        </w:rPr>
      </w:pP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Délég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Clini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l’Innov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(DRCI)</w:t>
      </w:r>
      <w:r w:rsidRPr="00E5498C">
        <w:rPr>
          <w:rFonts w:eastAsia="Arial MT" w:cs="Arial MT"/>
          <w:spacing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1</w:t>
      </w:r>
      <w:r w:rsidRPr="00E5498C">
        <w:rPr>
          <w:rFonts w:eastAsia="Arial MT" w:cs="Arial MT"/>
          <w:spacing w:val="-9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avenue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Claude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Vellefaux</w:t>
      </w:r>
    </w:p>
    <w:p w14:paraId="7D7F1C0F" w14:textId="77777777" w:rsidR="00E5498C" w:rsidRPr="00E5498C" w:rsidRDefault="00E5498C" w:rsidP="00336081">
      <w:pPr>
        <w:widowControl w:val="0"/>
        <w:autoSpaceDE w:val="0"/>
        <w:autoSpaceDN w:val="0"/>
        <w:ind w:right="106"/>
        <w:jc w:val="center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  <w:r w:rsidRPr="00E5498C">
        <w:rPr>
          <w:rFonts w:ascii="Arial" w:eastAsia="Arial MT" w:hAnsi="Arial MT" w:cs="Arial MT"/>
          <w:b/>
          <w:w w:val="80"/>
          <w:sz w:val="22"/>
          <w:szCs w:val="22"/>
          <w:lang w:val="fr-FR" w:eastAsia="en-US"/>
        </w:rPr>
        <w:t>75010</w:t>
      </w:r>
      <w:r w:rsidRPr="00E5498C">
        <w:rPr>
          <w:rFonts w:eastAsia="Arial MT" w:hAnsi="Arial MT" w:cs="Arial MT"/>
          <w:spacing w:val="7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 MT" w:cs="Arial MT"/>
          <w:b/>
          <w:spacing w:val="-2"/>
          <w:w w:val="90"/>
          <w:sz w:val="22"/>
          <w:szCs w:val="22"/>
          <w:lang w:val="fr-FR" w:eastAsia="en-US"/>
        </w:rPr>
        <w:t>Paris</w:t>
      </w:r>
    </w:p>
    <w:p w14:paraId="10645434" w14:textId="77777777" w:rsidR="00E5498C" w:rsidRPr="00E5498C" w:rsidRDefault="00E5498C" w:rsidP="00E5498C">
      <w:pPr>
        <w:widowControl w:val="0"/>
        <w:autoSpaceDE w:val="0"/>
        <w:autoSpaceDN w:val="0"/>
        <w:spacing w:before="247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73FEFFF7" w14:textId="77777777" w:rsidR="00E5498C" w:rsidRPr="00E5498C" w:rsidRDefault="00E5498C" w:rsidP="00E5498C">
      <w:pPr>
        <w:widowControl w:val="0"/>
        <w:autoSpaceDE w:val="0"/>
        <w:autoSpaceDN w:val="0"/>
        <w:ind w:right="106"/>
        <w:jc w:val="center"/>
        <w:rPr>
          <w:rFonts w:ascii="Arial" w:eastAsia="Arial" w:hAnsi="Arial" w:cs="Arial"/>
          <w:b/>
          <w:bCs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lang w:val="fr-FR" w:eastAsia="en-US"/>
        </w:rPr>
        <w:t>NOTE</w:t>
      </w:r>
      <w:r w:rsidRPr="00E5498C">
        <w:rPr>
          <w:rFonts w:eastAsia="Arial" w:cs="Arial"/>
          <w:bCs/>
          <w:spacing w:val="3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lang w:val="fr-FR" w:eastAsia="en-US"/>
        </w:rPr>
        <w:t>D’INFORMATION</w:t>
      </w:r>
      <w:r w:rsidRPr="00E5498C">
        <w:rPr>
          <w:rFonts w:eastAsia="Arial" w:cs="Arial"/>
          <w:bCs/>
          <w:spacing w:val="1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lang w:val="fr-FR" w:eastAsia="en-US"/>
        </w:rPr>
        <w:t>–</w:t>
      </w:r>
      <w:r w:rsidRPr="00E5498C">
        <w:rPr>
          <w:rFonts w:eastAsia="Arial" w:cs="Arial"/>
          <w:bCs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lang w:val="fr-FR" w:eastAsia="en-US"/>
        </w:rPr>
        <w:t>PATIENT</w:t>
      </w:r>
      <w:r w:rsidRPr="00E5498C">
        <w:rPr>
          <w:rFonts w:eastAsia="Arial" w:cs="Arial"/>
          <w:bCs/>
          <w:spacing w:val="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5"/>
          <w:w w:val="80"/>
          <w:lang w:val="fr-FR" w:eastAsia="en-US"/>
        </w:rPr>
        <w:t>N°1</w:t>
      </w:r>
    </w:p>
    <w:p w14:paraId="18AEA5F6" w14:textId="77777777" w:rsidR="00E5498C" w:rsidRPr="00E5498C" w:rsidRDefault="00E5498C" w:rsidP="00E5498C">
      <w:pPr>
        <w:widowControl w:val="0"/>
        <w:autoSpaceDE w:val="0"/>
        <w:autoSpaceDN w:val="0"/>
        <w:spacing w:before="45"/>
        <w:rPr>
          <w:rFonts w:ascii="Arial" w:eastAsia="Arial MT" w:hAnsi="Arial MT" w:cs="Arial MT"/>
          <w:b/>
          <w:sz w:val="20"/>
          <w:szCs w:val="22"/>
          <w:lang w:val="fr-FR" w:eastAsia="en-US"/>
        </w:rPr>
      </w:pPr>
      <w:r w:rsidRPr="00E5498C">
        <w:rPr>
          <w:rFonts w:ascii="Arial" w:eastAsia="Arial MT" w:hAnsi="Arial MT" w:cs="Arial MT"/>
          <w:b/>
          <w:noProof/>
          <w:sz w:val="20"/>
          <w:szCs w:val="22"/>
          <w:lang w:val="fr-FR" w:eastAsia="en-US"/>
        </w:rPr>
        <mc:AlternateContent>
          <mc:Choice Requires="wps">
            <w:drawing>
              <wp:anchor distT="0" distB="0" distL="0" distR="0" simplePos="0" relativeHeight="251660288" behindDoc="1" locked="0" layoutInCell="1" allowOverlap="1" wp14:anchorId="1C5F27E6" wp14:editId="098A6B3D">
                <wp:simplePos x="0" y="0"/>
                <wp:positionH relativeFrom="page">
                  <wp:posOffset>449579</wp:posOffset>
                </wp:positionH>
                <wp:positionV relativeFrom="paragraph">
                  <wp:posOffset>190229</wp:posOffset>
                </wp:positionV>
                <wp:extent cx="6410325" cy="6350"/>
                <wp:effectExtent l="0" t="0" r="0" b="0"/>
                <wp:wrapTopAndBottom/>
                <wp:docPr id="6" name="Graphic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410325" cy="6350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6410325" h="6350">
                              <a:moveTo>
                                <a:pt x="6409943" y="0"/>
                              </a:moveTo>
                              <a:lnTo>
                                <a:pt x="0" y="0"/>
                              </a:lnTo>
                              <a:lnTo>
                                <a:pt x="0" y="6095"/>
                              </a:lnTo>
                              <a:lnTo>
                                <a:pt x="6409943" y="6095"/>
                              </a:lnTo>
                              <a:lnTo>
                                <a:pt x="640994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332B3C" id="Graphic 6" o:spid="_x0000_s1026" style="position:absolute;margin-left:35.4pt;margin-top:15pt;width:504.75pt;height:.5pt;z-index:-251656192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6410325,63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" path="m6409943,l,,,6095r6409943,l640994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7F219253" w14:textId="77777777" w:rsidR="00E5498C" w:rsidRPr="00E5498C" w:rsidRDefault="00E5498C" w:rsidP="00E5498C">
      <w:pPr>
        <w:widowControl w:val="0"/>
        <w:autoSpaceDE w:val="0"/>
        <w:autoSpaceDN w:val="0"/>
        <w:spacing w:before="249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adame,</w:t>
      </w:r>
      <w:r w:rsidRPr="00E5498C">
        <w:rPr>
          <w:rFonts w:eastAsia="Arial MT" w:hAnsi="Arial MT" w:cs="Arial MT"/>
          <w:spacing w:val="11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Monsieur,</w:t>
      </w:r>
    </w:p>
    <w:p w14:paraId="45F770B0" w14:textId="77777777" w:rsidR="00E5498C" w:rsidRPr="00E5498C" w:rsidRDefault="00E5498C" w:rsidP="00E5498C">
      <w:pPr>
        <w:widowControl w:val="0"/>
        <w:autoSpaceDE w:val="0"/>
        <w:autoSpaceDN w:val="0"/>
        <w:spacing w:before="249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cteur/</w:t>
      </w:r>
      <w:r w:rsidRPr="00E5498C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fesseur</w:t>
      </w:r>
      <w:r w:rsidRPr="00E5498C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Cs w:val="22"/>
          <w:lang w:val="fr-FR" w:eastAsia="en-US"/>
        </w:rPr>
        <w:t>(barrer</w:t>
      </w:r>
      <w:r w:rsidRPr="00E5498C">
        <w:rPr>
          <w:rFonts w:eastAsia="Arial MT" w:cs="Arial MT"/>
          <w:spacing w:val="1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Cs w:val="22"/>
          <w:lang w:val="fr-FR" w:eastAsia="en-US"/>
        </w:rPr>
        <w:t>la</w:t>
      </w:r>
      <w:r w:rsidRPr="00E5498C">
        <w:rPr>
          <w:rFonts w:eastAsia="Arial MT" w:cs="Arial MT"/>
          <w:spacing w:val="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Cs w:val="22"/>
          <w:lang w:val="fr-FR" w:eastAsia="en-US"/>
        </w:rPr>
        <w:t>mention</w:t>
      </w:r>
      <w:r w:rsidRPr="00E5498C">
        <w:rPr>
          <w:rFonts w:eastAsia="Arial MT" w:cs="Arial MT"/>
          <w:spacing w:val="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Cs w:val="22"/>
          <w:lang w:val="fr-FR" w:eastAsia="en-US"/>
        </w:rPr>
        <w:t>inutile)</w:t>
      </w:r>
      <w:r w:rsidRPr="00E5498C">
        <w:rPr>
          <w:rFonts w:eastAsia="Arial MT" w:cs="Arial MT"/>
          <w:spacing w:val="-4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…………………………………</w:t>
      </w:r>
      <w:r w:rsidRPr="00E5498C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nom,</w:t>
      </w:r>
      <w:r w:rsidRPr="00E5498C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nom),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erçant</w:t>
      </w:r>
      <w:r w:rsidRPr="00E5498C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hôpital</w:t>
      </w:r>
    </w:p>
    <w:p w14:paraId="40AAF790" w14:textId="77777777" w:rsidR="00E5498C" w:rsidRPr="00E5498C" w:rsidRDefault="00E5498C" w:rsidP="00E5498C">
      <w:pPr>
        <w:widowControl w:val="0"/>
        <w:tabs>
          <w:tab w:val="left" w:leader="dot" w:pos="1973"/>
        </w:tabs>
        <w:autoSpaceDE w:val="0"/>
        <w:autoSpaceDN w:val="0"/>
        <w:spacing w:before="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spacing w:val="-10"/>
          <w:w w:val="90"/>
          <w:sz w:val="22"/>
          <w:szCs w:val="22"/>
          <w:lang w:val="fr-FR" w:eastAsia="en-US"/>
        </w:rPr>
        <w:t>…</w:t>
      </w:r>
      <w:r w:rsidRPr="00E5498C">
        <w:rPr>
          <w:rFonts w:eastAsia="Arial MT" w:cs="Arial MT"/>
          <w:sz w:val="22"/>
          <w:szCs w:val="22"/>
          <w:lang w:val="fr-FR" w:eastAsia="en-US"/>
        </w:rPr>
        <w:tab/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pos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er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cernant</w:t>
      </w:r>
      <w:r w:rsidRPr="00E5498C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tat</w:t>
      </w:r>
      <w:r w:rsidRPr="00E5498C">
        <w:rPr>
          <w:rFonts w:eastAsia="Arial MT" w:cs="Arial MT"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santé.</w:t>
      </w:r>
    </w:p>
    <w:p w14:paraId="79E8312A" w14:textId="77777777" w:rsidR="00E5498C" w:rsidRPr="00E5498C" w:rsidRDefault="00E5498C" w:rsidP="00E5498C">
      <w:pPr>
        <w:widowControl w:val="0"/>
        <w:autoSpaceDE w:val="0"/>
        <w:autoSpaceDN w:val="0"/>
        <w:spacing w:before="1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5BB32100" w14:textId="77777777" w:rsidR="00E5498C" w:rsidRPr="00E5498C" w:rsidRDefault="00E5498C" w:rsidP="00E5498C">
      <w:pPr>
        <w:widowControl w:val="0"/>
        <w:autoSpaceDE w:val="0"/>
        <w:autoSpaceDN w:val="0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l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mporta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i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ttentiveme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t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va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end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écision.</w:t>
      </w:r>
      <w:r w:rsidRPr="00E5498C">
        <w:rPr>
          <w:rFonts w:eastAsia="Arial MT" w:cs="Arial MT"/>
          <w:spacing w:val="37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uvez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se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out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stio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uhaitez,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ou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ment,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aborateur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étude.</w:t>
      </w:r>
    </w:p>
    <w:p w14:paraId="0205E9E0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spacing w:before="250"/>
        <w:ind w:left="1247" w:hanging="357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</w:t>
      </w:r>
      <w:r w:rsidRPr="00E5498C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" w:hAnsi="Arial" w:cs="Arial"/>
          <w:bCs/>
          <w:spacing w:val="-1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but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" w:hAnsi="Arial" w:cs="Arial"/>
          <w:bCs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37E9E6EE" w14:textId="77777777" w:rsidR="00E5498C" w:rsidRPr="00E5498C" w:rsidRDefault="00E5498C" w:rsidP="00E5498C">
      <w:pPr>
        <w:widowControl w:val="0"/>
        <w:autoSpaceDE w:val="0"/>
        <w:autoSpaceDN w:val="0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234D06EA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r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utilisation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r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neumoni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socomia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évère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u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til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agnostic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léculai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rniè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ration.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mmé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PC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Multiplex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lyméras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ai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action)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til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m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spiratoir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rg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nel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thogèn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(bactéri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irus)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habituelleme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sponsab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.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appor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est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actériologiqu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irologiqu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ncien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ration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til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joui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u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élai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è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ur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moi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2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eures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t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48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72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heures)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un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rè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gran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nsibilité.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Grâc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excellent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erformances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l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utilisé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mpléme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est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ncien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ration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iagnostic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nitial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dentifie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(s)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hogène(s)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onsable(s)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infec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ible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eux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(s)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(s)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tibiotiqu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dministrés.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ez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ient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senta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neumoni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socomia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vec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our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entila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écanique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ignes</w:t>
      </w:r>
      <w:r w:rsidRPr="00E5498C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guéris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o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rfoi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iffici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pprécier.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ivi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évolutif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PC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r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tibiothérapi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ai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titue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dicate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uériso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liniqu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croissanc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égativatio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coc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alyses.</w:t>
      </w:r>
    </w:p>
    <w:p w14:paraId="25F15D40" w14:textId="04E0DDC9" w:rsidR="00E5498C" w:rsidRPr="00E5498C" w:rsidRDefault="00E5498C" w:rsidP="00336081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pond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es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sé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l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v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inclu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100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sonn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ya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neumoni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socomia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vec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our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entila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canique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ux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tablissement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in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hôpital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eaujo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ôpital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ichat-Clau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Bernard,</w:t>
      </w:r>
      <w:r w:rsidRPr="00E5498C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APHP).</w:t>
      </w:r>
    </w:p>
    <w:p w14:paraId="37931CB8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oi</w:t>
      </w:r>
      <w:r w:rsidRPr="00E5498C">
        <w:rPr>
          <w:rFonts w:eastAsia="Arial" w:hAnsi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onsiste</w:t>
      </w:r>
      <w:r w:rsidRPr="00E5498C">
        <w:rPr>
          <w:rFonts w:eastAsia="Arial" w:hAnsi="Arial" w:cs="Arial"/>
          <w:bCs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" w:hAnsi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" w:hAnsi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21C188BA" w14:textId="77777777" w:rsidR="00E5498C" w:rsidRPr="00E5498C" w:rsidRDefault="00E5498C" w:rsidP="00E5498C">
      <w:pPr>
        <w:widowControl w:val="0"/>
        <w:autoSpaceDE w:val="0"/>
        <w:autoSpaceDN w:val="0"/>
        <w:spacing w:before="1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18A6FECC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lastRenderedPageBreak/>
        <w:t>Dan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posée,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u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llon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valuer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vi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volutif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PCR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iratoir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r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ntibiotiqu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socomia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écessita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our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entila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écanique.</w:t>
      </w:r>
    </w:p>
    <w:p w14:paraId="655D2CF9" w14:textId="11FBD32B" w:rsidR="00E5498C" w:rsidRPr="00E5498C" w:rsidRDefault="00E5498C" w:rsidP="00336081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orsqu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ient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lacé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u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entilatio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canique,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ur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spiré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otidiennem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ia</w:t>
      </w:r>
      <w:r w:rsidRPr="00E5498C">
        <w:rPr>
          <w:rFonts w:eastAsia="Arial MT" w:cs="Arial MT"/>
          <w:spacing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nd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intubatio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fi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éviter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isqu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obstructio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ie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iratoires.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écrétion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n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abituellemen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etées.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or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u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llo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alise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xame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icrobiologiqu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écrétio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fi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observe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.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objectif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évalue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i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icrobiologiqu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eu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êt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rréle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linique</w:t>
      </w:r>
      <w:r w:rsid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ients.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tamm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i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écroissanc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/ou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égativatio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PCR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ssocié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uériso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lini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neumonie.</w:t>
      </w:r>
    </w:p>
    <w:p w14:paraId="429327F2" w14:textId="77777777" w:rsidR="00E5498C" w:rsidRPr="00E5498C" w:rsidRDefault="00E5498C" w:rsidP="00E5498C">
      <w:pPr>
        <w:widowControl w:val="0"/>
        <w:autoSpaceDE w:val="0"/>
        <w:autoSpaceDN w:val="0"/>
        <w:spacing w:before="252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22704070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" w:hAnsi="Arial" w:cs="Arial"/>
          <w:bCs/>
          <w:spacing w:val="-1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alendrier</w:t>
      </w:r>
      <w:r w:rsidRPr="00E5498C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4764D424" w14:textId="77777777" w:rsidR="00E5498C" w:rsidRPr="00E5498C" w:rsidRDefault="00E5498C" w:rsidP="00E5498C">
      <w:pPr>
        <w:widowControl w:val="0"/>
        <w:autoSpaceDE w:val="0"/>
        <w:autoSpaceDN w:val="0"/>
        <w:spacing w:before="25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ré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visionnel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12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i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3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is.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mpris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ré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ospitalisation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’impliquer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cu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llongeme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emporel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lle-ci</w:t>
      </w:r>
    </w:p>
    <w:p w14:paraId="022B3F8D" w14:textId="77777777" w:rsidR="00E5498C" w:rsidRPr="00E5498C" w:rsidRDefault="00E5498C" w:rsidP="00E5498C">
      <w:pPr>
        <w:widowControl w:val="0"/>
        <w:autoSpaceDE w:val="0"/>
        <w:autoSpaceDN w:val="0"/>
        <w:spacing w:before="252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ur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is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arg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n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ospitalier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l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dalité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pr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équip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ica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ccompagne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è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spicio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neumoni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lèvement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iratoir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alisé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dr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in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dentifier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erme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onsabl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neumoni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dapter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tibiothérapie.</w:t>
      </w:r>
    </w:p>
    <w:p w14:paraId="5031A8DD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rè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agnostic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itial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introduction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u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tibiotiqu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dapté,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écrétion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iratoir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ect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u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nalys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actériologi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mPCR)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ie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ê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jet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mm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l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abituellement.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tu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’impli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cu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élèveme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pplémentai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mparé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atiqu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habituel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vic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cernés.</w:t>
      </w:r>
    </w:p>
    <w:p w14:paraId="1C27F950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analys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spirations</w:t>
      </w:r>
      <w:r w:rsidRPr="00E5498C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rachéa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alisé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ou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ong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piso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oi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jo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iagnostic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ui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1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3,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7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10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our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fin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3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our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rè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rrê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tibiotiqu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i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ête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oujour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u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entilatio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canique.</w:t>
      </w:r>
    </w:p>
    <w:p w14:paraId="44942012" w14:textId="77777777" w:rsidR="00E5498C" w:rsidRPr="00E5498C" w:rsidRDefault="00E5498C" w:rsidP="00E5498C">
      <w:pPr>
        <w:widowControl w:val="0"/>
        <w:autoSpaceDE w:val="0"/>
        <w:autoSpaceDN w:val="0"/>
        <w:ind w:right="275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xame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actériologiqu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pété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uplé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liniqu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adiologiqu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cupér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urs</w:t>
      </w:r>
      <w:r w:rsidRPr="00E5498C">
        <w:rPr>
          <w:rFonts w:eastAsia="Arial MT" w:cs="Arial MT"/>
          <w:spacing w:val="80"/>
          <w:w w:val="15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neumoni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fi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évaluer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ie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tr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évolutio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PCR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uérison.</w:t>
      </w:r>
    </w:p>
    <w:p w14:paraId="019F1A40" w14:textId="77777777" w:rsidR="00E5498C" w:rsidRPr="00E5498C" w:rsidRDefault="00E5498C" w:rsidP="00E5498C">
      <w:pPr>
        <w:widowControl w:val="0"/>
        <w:autoSpaceDE w:val="0"/>
        <w:autoSpaceDN w:val="0"/>
        <w:spacing w:before="246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4FBEB635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s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sont</w:t>
      </w:r>
      <w:r w:rsidRPr="00E5498C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bénéfices</w:t>
      </w:r>
      <w:r w:rsidRPr="00E5498C">
        <w:rPr>
          <w:rFonts w:eastAsia="Arial" w:cs="Arial"/>
          <w:bCs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iés</w:t>
      </w:r>
      <w:r w:rsidRPr="00E5498C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articipation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6260E87E" w14:textId="77777777" w:rsidR="00E5498C" w:rsidRPr="00E5498C" w:rsidRDefault="00E5498C" w:rsidP="00E5498C">
      <w:pPr>
        <w:widowControl w:val="0"/>
        <w:autoSpaceDE w:val="0"/>
        <w:autoSpaceDN w:val="0"/>
        <w:spacing w:before="25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énéficiez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irecte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ai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tribuez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mélior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naissanc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socomia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méliore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is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harg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insi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édic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cidive.</w:t>
      </w:r>
    </w:p>
    <w:p w14:paraId="3AC41BE4" w14:textId="77777777" w:rsidR="00E5498C" w:rsidRPr="00E5498C" w:rsidRDefault="00E5498C" w:rsidP="00E5498C">
      <w:pPr>
        <w:widowControl w:val="0"/>
        <w:autoSpaceDE w:val="0"/>
        <w:autoSpaceDN w:val="0"/>
        <w:spacing w:before="252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106EC5CF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s</w:t>
      </w:r>
      <w:r w:rsidRPr="00E5498C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sont</w:t>
      </w:r>
      <w:r w:rsidRPr="00E5498C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isques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" w:cs="Arial"/>
          <w:bCs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ontraintes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révisibles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ajoutés</w:t>
      </w:r>
      <w:r w:rsidRPr="00E5498C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ar</w:t>
      </w:r>
      <w:r w:rsidRPr="00E5498C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0"/>
          <w:sz w:val="22"/>
          <w:szCs w:val="22"/>
          <w:lang w:val="fr-FR" w:eastAsia="en-US"/>
        </w:rPr>
        <w:t>recherche?</w:t>
      </w:r>
    </w:p>
    <w:p w14:paraId="04A750B9" w14:textId="77777777" w:rsidR="00E5498C" w:rsidRPr="00E5498C" w:rsidRDefault="00E5498C" w:rsidP="00E5498C">
      <w:pPr>
        <w:widowControl w:val="0"/>
        <w:autoSpaceDE w:val="0"/>
        <w:autoSpaceDN w:val="0"/>
        <w:spacing w:before="25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difi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ie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is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harg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e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l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or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cu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isqu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visib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érieux.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alys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actériologiqu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ffectu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abituelle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llect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aç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otidien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spiratio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chéa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idér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m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chets.</w:t>
      </w:r>
    </w:p>
    <w:p w14:paraId="21D0775D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bsenc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or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spir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chéa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trai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entil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canique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cu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lèv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pplémentai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alisé.</w:t>
      </w:r>
    </w:p>
    <w:p w14:paraId="5580006D" w14:textId="77777777" w:rsidR="00E5498C" w:rsidRPr="00E5498C" w:rsidRDefault="00E5498C" w:rsidP="00E5498C">
      <w:pPr>
        <w:widowControl w:val="0"/>
        <w:autoSpaceDE w:val="0"/>
        <w:autoSpaceDN w:val="0"/>
        <w:spacing w:before="251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2A9D470A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vont</w:t>
      </w:r>
      <w:r w:rsidRPr="00E5498C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venir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rélèvements</w:t>
      </w:r>
      <w:r w:rsidRPr="00E5498C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ffectués</w:t>
      </w:r>
      <w:r w:rsidRPr="00E5498C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6EBB249F" w14:textId="77777777" w:rsidR="00E5498C" w:rsidRPr="00E5498C" w:rsidRDefault="00E5498C" w:rsidP="00E5498C">
      <w:pPr>
        <w:widowControl w:val="0"/>
        <w:autoSpaceDE w:val="0"/>
        <w:autoSpaceDN w:val="0"/>
        <w:spacing w:before="251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lèvem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alisé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emier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emp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ervé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boratoir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crobiologi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hôpital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ichat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ù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ntralisé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ensembl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alyses.</w:t>
      </w:r>
    </w:p>
    <w:p w14:paraId="1C78C75F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échantill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ervée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gelé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-80°C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nda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5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prè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i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ventuelle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ermett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tu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lémentaires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i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truite.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ervatio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ssuré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i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vic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actériologi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hôpital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icha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laud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ernard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u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pervisio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urenc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RMAND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FEVRE.</w:t>
      </w:r>
    </w:p>
    <w:p w14:paraId="608558A8" w14:textId="77777777" w:rsidR="00E5498C" w:rsidRPr="00E5498C" w:rsidRDefault="00E5498C" w:rsidP="00E5498C">
      <w:pPr>
        <w:widowControl w:val="0"/>
        <w:autoSpaceDE w:val="0"/>
        <w:autoSpaceDN w:val="0"/>
        <w:spacing w:before="249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chantillons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ect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d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ervé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ltérieur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in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rta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épiso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socomia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isqu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cidive.</w:t>
      </w:r>
    </w:p>
    <w:p w14:paraId="76A71A5E" w14:textId="77777777" w:rsidR="00E5498C" w:rsidRPr="00E5498C" w:rsidRDefault="00E5498C" w:rsidP="00E5498C">
      <w:pPr>
        <w:widowControl w:val="0"/>
        <w:autoSpaceDE w:val="0"/>
        <w:autoSpaceDN w:val="0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lastRenderedPageBreak/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édical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biologiqu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ssocié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élèvement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ueilli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bas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ermetta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tomatisé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d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s.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cr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ecté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ueilli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alys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ecta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onymat.</w:t>
      </w:r>
    </w:p>
    <w:p w14:paraId="03AB733A" w14:textId="77777777" w:rsidR="00E5498C" w:rsidRPr="00E5498C" w:rsidRDefault="00E5498C" w:rsidP="00E5498C">
      <w:pPr>
        <w:widowControl w:val="0"/>
        <w:autoSpaceDE w:val="0"/>
        <w:autoSpaceDN w:val="0"/>
        <w:spacing w:before="250" w:line="252" w:lineRule="exact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l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’y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ra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s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tiqu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umain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consentement.</w:t>
      </w:r>
    </w:p>
    <w:p w14:paraId="63701AE9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avez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possibilité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tout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moment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demander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médecin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qui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suit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cadre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recherche,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" w:cs="Arial"/>
          <w:bCs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destruction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ces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prélèvements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biologiques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ou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opposer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toute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utilisation</w:t>
      </w:r>
      <w:r w:rsidRPr="00E5498C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ultérieure.</w:t>
      </w:r>
    </w:p>
    <w:p w14:paraId="37BC4B03" w14:textId="77777777" w:rsidR="00336081" w:rsidRPr="00E5498C" w:rsidRDefault="00336081" w:rsidP="00E5498C">
      <w:pPr>
        <w:widowControl w:val="0"/>
        <w:autoSpaceDE w:val="0"/>
        <w:autoSpaceDN w:val="0"/>
        <w:spacing w:before="250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0199E853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Si</w:t>
      </w:r>
      <w:r w:rsidRPr="00E5498C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participez,</w:t>
      </w:r>
      <w:r w:rsidRPr="00E5498C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comment</w:t>
      </w:r>
      <w:r w:rsidRPr="00E5498C">
        <w:rPr>
          <w:rFonts w:eastAsia="Arial" w:cs="Arial"/>
          <w:spacing w:val="1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vont</w:t>
      </w:r>
      <w:r w:rsidRPr="00E5498C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être</w:t>
      </w:r>
      <w:r w:rsidRPr="00E5498C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traitées</w:t>
      </w:r>
      <w:r w:rsidRPr="00E5498C">
        <w:rPr>
          <w:rFonts w:eastAsia="Arial" w:cs="Arial"/>
          <w:spacing w:val="2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recueillies</w:t>
      </w:r>
      <w:r w:rsidRPr="00E5498C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" w:cs="Arial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spacing w:val="-10"/>
          <w:w w:val="80"/>
          <w:sz w:val="22"/>
          <w:szCs w:val="22"/>
          <w:lang w:val="fr-FR" w:eastAsia="en-US"/>
        </w:rPr>
        <w:t>?</w:t>
      </w:r>
    </w:p>
    <w:p w14:paraId="28A91063" w14:textId="77777777" w:rsidR="00E5498C" w:rsidRPr="00E5498C" w:rsidRDefault="00E5498C" w:rsidP="00E5498C">
      <w:pPr>
        <w:widowControl w:val="0"/>
        <w:autoSpaceDE w:val="0"/>
        <w:autoSpaceDN w:val="0"/>
        <w:spacing w:before="73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dr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quell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l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posé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er,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sonnell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ê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œuv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l’AP-HP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mote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onsab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met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e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alyse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s.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écessair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alisatio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pond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ssio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'intérê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ublic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nvesti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P-HP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ant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’établissement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blic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nté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ospitalo-universitaire.</w:t>
      </w:r>
    </w:p>
    <w:p w14:paraId="78E67220" w14:textId="77777777" w:rsidR="00E5498C" w:rsidRPr="00E5498C" w:rsidRDefault="00E5498C" w:rsidP="00E5498C">
      <w:pPr>
        <w:widowControl w:val="0"/>
        <w:autoSpaceDE w:val="0"/>
        <w:autoSpaceDN w:val="0"/>
        <w:spacing w:before="24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3BB53B1C" w14:textId="77777777" w:rsidR="00E5498C" w:rsidRPr="00E5498C" w:rsidRDefault="00E5498C" w:rsidP="00E5498C">
      <w:pPr>
        <w:widowControl w:val="0"/>
        <w:autoSpaceDE w:val="0"/>
        <w:autoSpaceDN w:val="0"/>
        <w:spacing w:before="1" w:line="208" w:lineRule="auto"/>
        <w:ind w:right="272"/>
        <w:jc w:val="both"/>
        <w:rPr>
          <w:rFonts w:ascii="Segoe UI Symbol" w:eastAsia="Arial MT" w:hAnsi="Segoe UI Symbol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in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ical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cerna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nsmis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mote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sonn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enair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gissa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spacing w:val="-9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son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ompte,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France</w:t>
      </w:r>
      <w:r w:rsidRPr="00E5498C">
        <w:rPr>
          <w:rFonts w:ascii="Segoe UI Symbol" w:eastAsia="Arial MT" w:hAnsi="Segoe UI Symbol" w:cs="Arial MT"/>
          <w:w w:val="90"/>
          <w:sz w:val="22"/>
          <w:szCs w:val="22"/>
          <w:lang w:val="fr-FR" w:eastAsia="en-US"/>
        </w:rPr>
        <w:t>.</w:t>
      </w:r>
      <w:r w:rsidRPr="00E5498C">
        <w:rPr>
          <w:rFonts w:eastAsia="Arial MT" w:cs="Arial MT"/>
          <w:spacing w:val="-9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es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identifiées</w:t>
      </w:r>
      <w:r w:rsidRPr="00E5498C">
        <w:rPr>
          <w:rFonts w:eastAsia="Arial MT" w:cs="Arial MT"/>
          <w:spacing w:val="-9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numéro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’enregistrement.</w:t>
      </w:r>
      <w:r w:rsidRPr="00E5498C">
        <w:rPr>
          <w:rFonts w:eastAsia="Arial MT" w:cs="Arial MT"/>
          <w:spacing w:val="-9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es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ourront</w:t>
      </w:r>
      <w:r w:rsidRPr="00E5498C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également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ditio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ssuran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fidentialité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êt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ransmis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torité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anté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françaises</w:t>
      </w:r>
      <w:r w:rsidRPr="00E5498C">
        <w:rPr>
          <w:rFonts w:ascii="Segoe UI Symbol" w:eastAsia="Arial MT" w:hAnsi="Segoe UI Symbol" w:cs="Arial MT"/>
          <w:spacing w:val="-2"/>
          <w:w w:val="85"/>
          <w:sz w:val="22"/>
          <w:szCs w:val="22"/>
          <w:lang w:val="fr-FR" w:eastAsia="en-US"/>
        </w:rPr>
        <w:t>.</w:t>
      </w:r>
    </w:p>
    <w:p w14:paraId="32A97E9C" w14:textId="77777777" w:rsidR="00E5498C" w:rsidRPr="00E5498C" w:rsidRDefault="00E5498C" w:rsidP="00E5498C">
      <w:pPr>
        <w:widowControl w:val="0"/>
        <w:autoSpaceDE w:val="0"/>
        <w:autoSpaceDN w:val="0"/>
        <w:spacing w:before="254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cerna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a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cumente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ssie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torité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étent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o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êt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nsmise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dustriel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fi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’u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lu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rand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mbr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tient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isse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énéficier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nsmissio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ait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dition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ssuran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identialité.</w:t>
      </w:r>
    </w:p>
    <w:p w14:paraId="2B6AED8E" w14:textId="77777777" w:rsidR="00E5498C" w:rsidRPr="00E5498C" w:rsidRDefault="00E5498C" w:rsidP="00E5498C">
      <w:pPr>
        <w:widowControl w:val="0"/>
        <w:autoSpaceDE w:val="0"/>
        <w:autoSpaceDN w:val="0"/>
        <w:spacing w:before="251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ro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ê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tilis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ltérieur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alys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mplémentair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sent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ollaboration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avec</w:t>
      </w:r>
      <w:r w:rsidRPr="00E5498C">
        <w:rPr>
          <w:rFonts w:eastAsia="Arial MT" w:cs="Arial MT"/>
          <w:spacing w:val="-6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artenaires</w:t>
      </w:r>
      <w:r w:rsidRPr="00E5498C">
        <w:rPr>
          <w:rFonts w:eastAsia="Arial MT" w:cs="Arial MT"/>
          <w:spacing w:val="-6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rivés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ublics,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France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l’étranger,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6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onditions</w:t>
      </w:r>
      <w:r w:rsidRPr="00E5498C">
        <w:rPr>
          <w:rFonts w:eastAsia="Arial MT" w:cs="Arial MT"/>
          <w:spacing w:val="-6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assurant</w:t>
      </w:r>
      <w:r w:rsidRPr="00E5498C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identialité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êm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iveau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tectio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égislatio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uropéenne.</w:t>
      </w:r>
    </w:p>
    <w:p w14:paraId="402833FB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ez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pposer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ou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men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utilisatio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ltérieur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adre</w:t>
      </w:r>
      <w:r w:rsidRPr="00E5498C">
        <w:rPr>
          <w:rFonts w:eastAsia="Arial MT" w:cs="Arial MT"/>
          <w:spacing w:val="-9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recherche.</w:t>
      </w:r>
    </w:p>
    <w:p w14:paraId="615F0464" w14:textId="77777777" w:rsidR="00E5498C" w:rsidRPr="00E5498C" w:rsidRDefault="00E5498C" w:rsidP="00E5498C">
      <w:pPr>
        <w:widowControl w:val="0"/>
        <w:autoSpaceDE w:val="0"/>
        <w:autoSpaceDN w:val="0"/>
        <w:spacing w:before="25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erv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ré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tricte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écessai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portionné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inalité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.</w:t>
      </w:r>
      <w:r w:rsidRPr="00E5498C">
        <w:rPr>
          <w:rFonts w:eastAsia="Arial MT" w:cs="Arial MT"/>
          <w:spacing w:val="4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lle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erv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ystèm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informatio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onsab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usqu’à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ux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rè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rniè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blicatio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</w:p>
    <w:p w14:paraId="153852DD" w14:textId="77777777" w:rsidR="00E5498C" w:rsidRPr="00E5498C" w:rsidRDefault="00E5498C" w:rsidP="00E5498C">
      <w:pPr>
        <w:widowControl w:val="0"/>
        <w:autoSpaceDE w:val="0"/>
        <w:autoSpaceDN w:val="0"/>
        <w:spacing w:before="249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spacing w:val="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suite</w:t>
      </w:r>
      <w:r w:rsidRPr="00E5498C">
        <w:rPr>
          <w:rFonts w:eastAsia="Arial MT" w:cs="Arial MT"/>
          <w:spacing w:val="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rchivées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lon</w:t>
      </w:r>
      <w:r w:rsidRPr="00E5498C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glementation</w:t>
      </w:r>
      <w:r w:rsidRPr="00E5498C">
        <w:rPr>
          <w:rFonts w:eastAsia="Arial MT" w:cs="Arial MT"/>
          <w:spacing w:val="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vigueur.</w:t>
      </w:r>
    </w:p>
    <w:p w14:paraId="2CCF964B" w14:textId="77777777" w:rsidR="00E5498C" w:rsidRPr="00E5498C" w:rsidRDefault="00E5498C" w:rsidP="00E5498C">
      <w:pPr>
        <w:widowControl w:val="0"/>
        <w:autoSpaceDE w:val="0"/>
        <w:autoSpaceDN w:val="0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32C582F4" w14:textId="77777777" w:rsidR="00E5498C" w:rsidRPr="00E5498C" w:rsidRDefault="00E5498C" w:rsidP="00E5498C">
      <w:pPr>
        <w:widowControl w:val="0"/>
        <w:autoSpaceDE w:val="0"/>
        <w:autoSpaceDN w:val="0"/>
        <w:spacing w:line="252" w:lineRule="exact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ichier</w:t>
      </w:r>
      <w:r w:rsidRPr="00E5498C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formatique</w:t>
      </w:r>
      <w:r w:rsidRPr="00E5498C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</w:t>
      </w:r>
      <w:r w:rsidRPr="00E5498C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is</w:t>
      </w:r>
      <w:r w:rsidRPr="00E5498C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œuvre</w:t>
      </w:r>
      <w:r w:rsidRPr="00E5498C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ormément</w:t>
      </w:r>
      <w:r w:rsidRPr="00E5498C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èglementation</w:t>
      </w:r>
      <w:r w:rsidRPr="00E5498C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rançaise</w:t>
      </w:r>
      <w:r w:rsidRPr="00E5498C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4"/>
          <w:w w:val="85"/>
          <w:sz w:val="22"/>
          <w:szCs w:val="22"/>
          <w:lang w:val="fr-FR" w:eastAsia="en-US"/>
        </w:rPr>
        <w:t>(loi</w:t>
      </w:r>
    </w:p>
    <w:p w14:paraId="5E3D9DF6" w14:textId="77777777" w:rsidR="00E5498C" w:rsidRPr="00E5498C" w:rsidRDefault="00E5498C" w:rsidP="00E5498C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«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formatiqu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iberté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»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difiée)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uropéenn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Règl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énéral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tectio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-RGPD).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sposez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u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accès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tification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imitatio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opposition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vert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cr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fessionnel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tilisé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dr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.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roit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’exerc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prè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eci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arg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ul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naî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dentité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identifié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emièr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g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se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cument).</w:t>
      </w:r>
    </w:p>
    <w:p w14:paraId="7CE1BF9A" w14:textId="77777777" w:rsidR="00E5498C" w:rsidRPr="00E5498C" w:rsidRDefault="00E5498C" w:rsidP="00E5498C">
      <w:pPr>
        <w:widowControl w:val="0"/>
        <w:autoSpaceDE w:val="0"/>
        <w:autoSpaceDN w:val="0"/>
        <w:spacing w:before="250"/>
        <w:ind w:right="27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i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cidez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arrête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ticipe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ueilli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cédem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rrê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ormé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glementation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clusiv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bjectif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ffet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ffac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i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sceptibl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romettr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alidité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s,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bsolume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ltérieur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t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</w:p>
    <w:p w14:paraId="7B8083F5" w14:textId="77777777" w:rsidR="00E5498C" w:rsidRPr="00E5498C" w:rsidRDefault="00E5498C" w:rsidP="00E5498C">
      <w:pPr>
        <w:widowControl w:val="0"/>
        <w:autoSpaceDE w:val="0"/>
        <w:autoSpaceDN w:val="0"/>
        <w:spacing w:before="251"/>
        <w:ind w:right="27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fficulté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exercic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s,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ez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isir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légué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tectio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P-HP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dress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vant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: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hyperlink r:id="rId13">
        <w:proofErr w:type="spellStart"/>
        <w:r w:rsidRPr="00E5498C">
          <w:rPr>
            <w:rFonts w:ascii="Arial MT" w:eastAsia="Arial MT" w:hAnsi="Arial MT" w:cs="Arial MT"/>
            <w:color w:val="0000FF"/>
            <w:w w:val="85"/>
            <w:sz w:val="22"/>
            <w:szCs w:val="22"/>
            <w:u w:val="single" w:color="0000FF"/>
            <w:lang w:val="fr-FR" w:eastAsia="en-US"/>
          </w:rPr>
          <w:t>protection.donnees.dsi@aphp.fr</w:t>
        </w:r>
        <w:proofErr w:type="spellEnd"/>
        <w:r w:rsidRPr="00E5498C">
          <w:rPr>
            <w:rFonts w:ascii="Arial MT" w:eastAsia="Arial MT" w:hAnsi="Arial MT" w:cs="Arial MT"/>
            <w:w w:val="85"/>
            <w:sz w:val="22"/>
            <w:szCs w:val="22"/>
            <w:lang w:val="fr-FR" w:eastAsia="en-US"/>
          </w:rPr>
          <w:t>,</w:t>
        </w:r>
      </w:hyperlink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tam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plique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i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our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sposez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NIL.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ez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galeme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ercer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clamation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rectement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NIL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po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l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information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jet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ndez-vou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it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hyperlink r:id="rId14">
        <w:r w:rsidRPr="00E5498C">
          <w:rPr>
            <w:rFonts w:ascii="Arial MT" w:eastAsia="Arial MT" w:hAnsi="Arial MT" w:cs="Arial MT"/>
            <w:color w:val="0000FF"/>
            <w:w w:val="85"/>
            <w:sz w:val="22"/>
            <w:szCs w:val="22"/>
            <w:u w:val="single" w:color="0000FF"/>
            <w:lang w:val="fr-FR" w:eastAsia="en-US"/>
          </w:rPr>
          <w:t>www.cnil.fr</w:t>
        </w:r>
      </w:hyperlink>
      <w:r w:rsidRPr="00E5498C">
        <w:rPr>
          <w:rFonts w:eastAsia="Arial MT" w:cs="Arial MT"/>
          <w:color w:val="0000FF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).</w:t>
      </w:r>
    </w:p>
    <w:p w14:paraId="0C534884" w14:textId="77777777" w:rsidR="00E5498C" w:rsidRPr="00E5498C" w:rsidRDefault="00E5498C" w:rsidP="00E5498C">
      <w:pPr>
        <w:widowControl w:val="0"/>
        <w:autoSpaceDE w:val="0"/>
        <w:autoSpaceDN w:val="0"/>
        <w:spacing w:before="249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7211A2D4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omment</w:t>
      </w:r>
      <w:r w:rsidRPr="00E5498C">
        <w:rPr>
          <w:rFonts w:eastAsia="Arial" w:cs="Arial"/>
          <w:bCs/>
          <w:spacing w:val="7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" w:cs="Arial"/>
          <w:bCs/>
          <w:spacing w:val="7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" w:cs="Arial"/>
          <w:bCs/>
          <w:spacing w:val="8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st-elle</w:t>
      </w:r>
      <w:r w:rsidRPr="00E5498C">
        <w:rPr>
          <w:rFonts w:eastAsia="Arial" w:cs="Arial"/>
          <w:bCs/>
          <w:spacing w:val="7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ncadrée</w:t>
      </w:r>
      <w:r w:rsidRPr="00E5498C">
        <w:rPr>
          <w:rFonts w:eastAsia="Arial" w:cs="Arial"/>
          <w:bCs/>
          <w:spacing w:val="8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29A085AB" w14:textId="77777777" w:rsidR="00E5498C" w:rsidRPr="00E5498C" w:rsidRDefault="00E5498C" w:rsidP="00E5498C">
      <w:pPr>
        <w:widowControl w:val="0"/>
        <w:autoSpaceDE w:val="0"/>
        <w:autoSpaceDN w:val="0"/>
        <w:spacing w:before="251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P-HP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i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out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esure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ener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formé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ispositio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té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ubli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plicab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x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mpliquant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ersonn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umaine.</w:t>
      </w:r>
    </w:p>
    <w:p w14:paraId="0E34C545" w14:textId="77777777" w:rsidR="00E5498C" w:rsidRPr="00E5498C" w:rsidRDefault="00E5498C" w:rsidP="00E5498C">
      <w:pPr>
        <w:widowControl w:val="0"/>
        <w:autoSpaceDE w:val="0"/>
        <w:autoSpaceDN w:val="0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19809ADF" w14:textId="77777777" w:rsidR="00E5498C" w:rsidRPr="00E5498C" w:rsidRDefault="00E5498C" w:rsidP="00E5498C">
      <w:pPr>
        <w:widowControl w:val="0"/>
        <w:autoSpaceDE w:val="0"/>
        <w:autoSpaceDN w:val="0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P-HP</w:t>
      </w:r>
      <w:r w:rsidRPr="00E5498C">
        <w:rPr>
          <w:rFonts w:eastAsia="Arial MT" w:cs="Arial MT"/>
          <w:spacing w:val="1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btenu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vis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avorable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ité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Ethique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RLF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Société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animation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ngue</w:t>
      </w:r>
      <w:r w:rsidRPr="00E5498C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rançaise)</w:t>
      </w:r>
      <w:r w:rsidRPr="00E5498C">
        <w:rPr>
          <w:rFonts w:eastAsia="Arial MT" w:cs="Arial MT"/>
          <w:spacing w:val="1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20/09/2022</w:t>
      </w:r>
    </w:p>
    <w:p w14:paraId="31DF92FF" w14:textId="77777777" w:rsidR="00E5498C" w:rsidRPr="00E5498C" w:rsidRDefault="00E5498C" w:rsidP="00E5498C">
      <w:pPr>
        <w:widowControl w:val="0"/>
        <w:numPr>
          <w:ilvl w:val="0"/>
          <w:numId w:val="12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s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sont</w:t>
      </w:r>
      <w:r w:rsidRPr="00E5498C">
        <w:rPr>
          <w:rFonts w:eastAsia="Arial" w:hAnsi="Arial" w:cs="Arial"/>
          <w:bCs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vos</w:t>
      </w:r>
      <w:r w:rsidRPr="00E5498C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roits</w:t>
      </w:r>
      <w:r w:rsidRPr="00E5498C">
        <w:rPr>
          <w:rFonts w:eastAsia="Arial" w:hAnsi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E5498C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69170B7D" w14:textId="77777777" w:rsidR="00E5498C" w:rsidRPr="00E5498C" w:rsidRDefault="00E5498C" w:rsidP="00E5498C">
      <w:pPr>
        <w:widowControl w:val="0"/>
        <w:autoSpaceDE w:val="0"/>
        <w:autoSpaceDN w:val="0"/>
        <w:spacing w:before="251"/>
        <w:ind w:right="97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tière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ib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lontaire.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écis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’entraîner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cu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judic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alité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ins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êt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attendre.</w:t>
      </w:r>
    </w:p>
    <w:p w14:paraId="6387AE87" w14:textId="77777777" w:rsidR="00E5498C" w:rsidRPr="00E5498C" w:rsidRDefault="00E5498C" w:rsidP="00E5498C">
      <w:pPr>
        <w:widowControl w:val="0"/>
        <w:autoSpaceDE w:val="0"/>
        <w:autoSpaceDN w:val="0"/>
        <w:spacing w:before="81"/>
        <w:ind w:right="130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rez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ou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ong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mande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nformatio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cerna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té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insi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xplicatio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rouleme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t.</w:t>
      </w:r>
    </w:p>
    <w:p w14:paraId="673F676D" w14:textId="77777777" w:rsidR="00E5498C" w:rsidRPr="00E5498C" w:rsidRDefault="00E5498C" w:rsidP="00E5498C">
      <w:pPr>
        <w:widowControl w:val="0"/>
        <w:autoSpaceDE w:val="0"/>
        <w:autoSpaceDN w:val="0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066FC081" w14:textId="77777777" w:rsidR="00E5498C" w:rsidRPr="00E5498C" w:rsidRDefault="00E5498C" w:rsidP="00E5498C">
      <w:pPr>
        <w:widowControl w:val="0"/>
        <w:autoSpaceDE w:val="0"/>
        <w:autoSpaceDN w:val="0"/>
        <w:ind w:right="128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vez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tirer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ou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m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justification,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s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équenc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it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</w:t>
      </w:r>
      <w:r w:rsidRPr="00E5498C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i</w:t>
      </w:r>
      <w:r w:rsidRPr="00E5498C">
        <w:rPr>
          <w:rFonts w:eastAsia="Arial MT" w:cs="Arial MT"/>
          <w:spacing w:val="4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alité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i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ourni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équenc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latio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vec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ecin.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issu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trait,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ez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êtr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vi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êm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quip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e.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s,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ect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usqu’au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trai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alys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uf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pposition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t.</w:t>
      </w:r>
    </w:p>
    <w:p w14:paraId="0838CAAA" w14:textId="77777777" w:rsidR="00E5498C" w:rsidRPr="00E5498C" w:rsidRDefault="00E5498C" w:rsidP="00E5498C">
      <w:pPr>
        <w:widowControl w:val="0"/>
        <w:autoSpaceDE w:val="0"/>
        <w:autoSpaceDN w:val="0"/>
        <w:spacing w:before="248"/>
        <w:ind w:right="13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issu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prè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nalys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lativ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,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urrez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être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nformé(e)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lobaux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mandant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t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E5498C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dr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</w:p>
    <w:p w14:paraId="05C39F46" w14:textId="77777777" w:rsidR="00E5498C" w:rsidRPr="00E5498C" w:rsidRDefault="00E5498C" w:rsidP="00E5498C">
      <w:pPr>
        <w:widowControl w:val="0"/>
        <w:autoSpaceDE w:val="0"/>
        <w:autoSpaceDN w:val="0"/>
        <w:spacing w:before="252"/>
        <w:ind w:right="13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vez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gale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ccéde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irectement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intermédiai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u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ecin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oix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ensembl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E5498C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igé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plication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spositions</w:t>
      </w:r>
      <w:r w:rsidRPr="00E5498C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rticle</w:t>
      </w:r>
      <w:r w:rsidRPr="00E5498C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1111-7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de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E5498C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nté</w:t>
      </w:r>
      <w:r w:rsidRPr="00E5498C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E5498C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blique.</w:t>
      </w:r>
    </w:p>
    <w:p w14:paraId="3CC1E6CB" w14:textId="77777777" w:rsidR="00E5498C" w:rsidRPr="00E5498C" w:rsidRDefault="00E5498C" w:rsidP="00E5498C">
      <w:pPr>
        <w:widowControl w:val="0"/>
        <w:autoSpaceDE w:val="0"/>
        <w:autoSpaceDN w:val="0"/>
        <w:rPr>
          <w:rFonts w:ascii="Arial MT" w:eastAsia="Arial MT" w:hAnsi="Arial MT" w:cs="Arial MT"/>
          <w:sz w:val="20"/>
          <w:szCs w:val="22"/>
          <w:lang w:val="fr-FR" w:eastAsia="en-US"/>
        </w:rPr>
      </w:pPr>
    </w:p>
    <w:p w14:paraId="75BFD395" w14:textId="77777777" w:rsidR="00E5498C" w:rsidRPr="00E5498C" w:rsidRDefault="00E5498C" w:rsidP="00E5498C">
      <w:pPr>
        <w:widowControl w:val="0"/>
        <w:autoSpaceDE w:val="0"/>
        <w:autoSpaceDN w:val="0"/>
        <w:rPr>
          <w:rFonts w:ascii="Arial MT" w:eastAsia="Arial MT" w:hAnsi="Arial MT" w:cs="Arial MT"/>
          <w:sz w:val="20"/>
          <w:szCs w:val="22"/>
          <w:lang w:val="fr-FR" w:eastAsia="en-US"/>
        </w:rPr>
      </w:pPr>
    </w:p>
    <w:p w14:paraId="5B24F32A" w14:textId="77777777" w:rsidR="00E5498C" w:rsidRPr="00E5498C" w:rsidRDefault="00E5498C" w:rsidP="00E5498C">
      <w:pPr>
        <w:widowControl w:val="0"/>
        <w:autoSpaceDE w:val="0"/>
        <w:autoSpaceDN w:val="0"/>
        <w:spacing w:before="62"/>
        <w:rPr>
          <w:rFonts w:ascii="Arial MT" w:eastAsia="Arial MT" w:hAnsi="Arial MT" w:cs="Arial MT"/>
          <w:sz w:val="20"/>
          <w:szCs w:val="22"/>
          <w:lang w:val="fr-FR" w:eastAsia="en-US"/>
        </w:rPr>
      </w:pPr>
      <w:r w:rsidRPr="00E5498C">
        <w:rPr>
          <w:rFonts w:ascii="Arial MT" w:eastAsia="Arial MT" w:hAnsi="Arial MT" w:cs="Arial MT"/>
          <w:noProof/>
          <w:sz w:val="20"/>
          <w:szCs w:val="22"/>
          <w:lang w:val="fr-FR" w:eastAsia="en-US"/>
        </w:rPr>
        <mc:AlternateContent>
          <mc:Choice Requires="wps">
            <w:drawing>
              <wp:anchor distT="0" distB="0" distL="0" distR="0" simplePos="0" relativeHeight="251661312" behindDoc="1" locked="0" layoutInCell="1" allowOverlap="1" wp14:anchorId="1E40BDFB" wp14:editId="34C51037">
                <wp:simplePos x="0" y="0"/>
                <wp:positionH relativeFrom="page">
                  <wp:posOffset>396239</wp:posOffset>
                </wp:positionH>
                <wp:positionV relativeFrom="paragraph">
                  <wp:posOffset>203877</wp:posOffset>
                </wp:positionV>
                <wp:extent cx="6608445" cy="2780030"/>
                <wp:effectExtent l="0" t="0" r="0" b="0"/>
                <wp:wrapTopAndBottom/>
                <wp:docPr id="7" name="Text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6608445" cy="2780030"/>
                        </a:xfrm>
                        <a:prstGeom prst="rect">
                          <a:avLst/>
                        </a:prstGeom>
                        <a:ln w="6095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txbx>
                        <w:txbxContent>
                          <w:p w14:paraId="15DE3D5C" w14:textId="77777777" w:rsidR="00E5498C" w:rsidRDefault="00E5498C" w:rsidP="00E5498C">
                            <w:pPr>
                              <w:pStyle w:val="Corpsdetexte"/>
                            </w:pPr>
                          </w:p>
                          <w:p w14:paraId="09E4BEB4" w14:textId="77777777" w:rsidR="00E5498C" w:rsidRDefault="00E5498C" w:rsidP="00E5498C">
                            <w:pPr>
                              <w:pStyle w:val="Corpsdetexte"/>
                              <w:spacing w:before="30"/>
                            </w:pPr>
                          </w:p>
                          <w:p w14:paraId="2774BDCA" w14:textId="77777777" w:rsidR="00E5498C" w:rsidRPr="00E5498C" w:rsidRDefault="00E5498C" w:rsidP="00E5498C">
                            <w:pPr>
                              <w:tabs>
                                <w:tab w:val="left" w:pos="9219"/>
                              </w:tabs>
                              <w:spacing w:before="1"/>
                              <w:rPr>
                                <w:lang w:val="fr-FR"/>
                              </w:rPr>
                            </w:pP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Nom/Prénom/Identifiant</w:t>
                            </w:r>
                            <w:r w:rsidRPr="00E5498C">
                              <w:rPr>
                                <w:spacing w:val="-10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u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patient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: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sz w:val="22"/>
                                <w:u w:val="thick"/>
                                <w:lang w:val="fr-FR"/>
                              </w:rPr>
                              <w:tab/>
                            </w:r>
                          </w:p>
                          <w:p w14:paraId="44A1B579" w14:textId="77777777" w:rsidR="00E5498C" w:rsidRDefault="00E5498C" w:rsidP="00E5498C">
                            <w:pPr>
                              <w:pStyle w:val="Corpsdetexte"/>
                              <w:spacing w:before="13"/>
                              <w:rPr>
                                <w:rFonts w:ascii="Times New Roman"/>
                              </w:rPr>
                            </w:pPr>
                          </w:p>
                          <w:p w14:paraId="0ABBACC4" w14:textId="77777777" w:rsidR="00E5498C" w:rsidRPr="00E5498C" w:rsidRDefault="00E5498C" w:rsidP="00E5498C">
                            <w:pPr>
                              <w:spacing w:line="482" w:lineRule="auto"/>
                              <w:ind w:right="4428"/>
                              <w:rPr>
                                <w:rFonts w:ascii="Calibri" w:hAnsi="Calibri"/>
                                <w:b/>
                                <w:lang w:val="fr-FR"/>
                              </w:rPr>
                            </w:pP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ate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e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élivrance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e</w:t>
                            </w:r>
                            <w:r w:rsidRPr="00E5498C">
                              <w:rPr>
                                <w:spacing w:val="-10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l’information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: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/</w:t>
                            </w:r>
                            <w:r w:rsidRPr="00E5498C">
                              <w:rPr>
                                <w:spacing w:val="-6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/</w:t>
                            </w:r>
                            <w:r w:rsidRPr="00E5498C">
                              <w:rPr>
                                <w:spacing w:val="-6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E5498C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Opposition</w:t>
                            </w:r>
                            <w:r w:rsidRPr="00E5498C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exprimée</w:t>
                            </w:r>
                            <w:r w:rsidRPr="00E5498C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:</w:t>
                            </w:r>
                            <w:r w:rsidRPr="00E5498C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Segoe UI Symbol" w:hAnsi="Segoe UI Symbol"/>
                                <w:sz w:val="22"/>
                                <w:lang w:val="fr-FR"/>
                              </w:rPr>
                              <w:t>☐</w:t>
                            </w:r>
                            <w:r w:rsidRPr="00E5498C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Oui</w:t>
                            </w:r>
                            <w:r w:rsidRPr="00E5498C">
                              <w:rPr>
                                <w:spacing w:val="80"/>
                                <w:w w:val="150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Segoe UI Symbol" w:hAnsi="Segoe UI Symbol"/>
                                <w:sz w:val="22"/>
                                <w:lang w:val="fr-FR"/>
                              </w:rPr>
                              <w:t>☐</w:t>
                            </w:r>
                            <w:r w:rsidRPr="00E5498C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Non</w:t>
                            </w:r>
                          </w:p>
                          <w:p w14:paraId="5CDF8B75" w14:textId="77777777" w:rsidR="00E5498C" w:rsidRPr="00E5498C" w:rsidRDefault="00E5498C" w:rsidP="00E5498C">
                            <w:pPr>
                              <w:spacing w:line="265" w:lineRule="exact"/>
                              <w:rPr>
                                <w:rFonts w:ascii="Calibri"/>
                                <w:b/>
                                <w:lang w:val="fr-FR"/>
                              </w:rPr>
                            </w:pP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Signature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du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responsable</w:t>
                            </w:r>
                            <w:r w:rsidRPr="00E5498C">
                              <w:rPr>
                                <w:spacing w:val="-11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de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la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consultation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/</w:t>
                            </w:r>
                            <w:r w:rsidRPr="00E5498C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du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service</w:t>
                            </w:r>
                            <w:r w:rsidRPr="00E5498C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E5498C">
                              <w:rPr>
                                <w:rFonts w:ascii="Calibri"/>
                                <w:b/>
                                <w:spacing w:val="-10"/>
                                <w:sz w:val="22"/>
                                <w:lang w:val="fr-FR"/>
                              </w:rPr>
                              <w:t>: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40BDFB" id="Textbox 7" o:spid="_x0000_s1027" type="#_x0000_t202" style="position:absolute;margin-left:31.2pt;margin-top:16.05pt;width:520.35pt;height:218.9pt;z-index:-251655168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" filled="f" strokeweight=".16931mm">
                <v:path arrowok="t"/>
                <v:textbox inset="0,0,0,0">
                  <w:txbxContent>
                    <w:p w14:paraId="15DE3D5C" w14:textId="77777777" w:rsidR="00E5498C" w:rsidRDefault="00E5498C" w:rsidP="00E5498C">
                      <w:pPr>
                        <w:pStyle w:val="Corpsdetexte"/>
                      </w:pPr>
                    </w:p>
                    <w:p w14:paraId="09E4BEB4" w14:textId="77777777" w:rsidR="00E5498C" w:rsidRDefault="00E5498C" w:rsidP="00E5498C">
                      <w:pPr>
                        <w:pStyle w:val="Corpsdetexte"/>
                        <w:spacing w:before="30"/>
                      </w:pPr>
                    </w:p>
                    <w:p w14:paraId="2774BDCA" w14:textId="77777777" w:rsidR="00E5498C" w:rsidRPr="00E5498C" w:rsidRDefault="00E5498C" w:rsidP="00E5498C">
                      <w:pPr>
                        <w:tabs>
                          <w:tab w:val="left" w:pos="9219"/>
                        </w:tabs>
                        <w:spacing w:before="1"/>
                        <w:rPr>
                          <w:lang w:val="fr-FR"/>
                        </w:rPr>
                      </w:pP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Nom/Prénom/Identifiant</w:t>
                      </w:r>
                      <w:r w:rsidRPr="00E5498C">
                        <w:rPr>
                          <w:spacing w:val="-10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u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patient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: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sz w:val="22"/>
                          <w:u w:val="thick"/>
                          <w:lang w:val="fr-FR"/>
                        </w:rPr>
                        <w:tab/>
                      </w:r>
                    </w:p>
                    <w:p w14:paraId="44A1B579" w14:textId="77777777" w:rsidR="00E5498C" w:rsidRDefault="00E5498C" w:rsidP="00E5498C">
                      <w:pPr>
                        <w:pStyle w:val="Corpsdetexte"/>
                        <w:spacing w:before="13"/>
                        <w:rPr>
                          <w:rFonts w:ascii="Times New Roman"/>
                        </w:rPr>
                      </w:pPr>
                    </w:p>
                    <w:p w14:paraId="0ABBACC4" w14:textId="77777777" w:rsidR="00E5498C" w:rsidRPr="00E5498C" w:rsidRDefault="00E5498C" w:rsidP="00E5498C">
                      <w:pPr>
                        <w:spacing w:line="482" w:lineRule="auto"/>
                        <w:ind w:right="4428"/>
                        <w:rPr>
                          <w:rFonts w:ascii="Calibri" w:hAnsi="Calibri"/>
                          <w:b/>
                          <w:lang w:val="fr-FR"/>
                        </w:rPr>
                      </w:pP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ate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e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élivrance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e</w:t>
                      </w:r>
                      <w:r w:rsidRPr="00E5498C">
                        <w:rPr>
                          <w:spacing w:val="-10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l’information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: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/</w:t>
                      </w:r>
                      <w:r w:rsidRPr="00E5498C">
                        <w:rPr>
                          <w:spacing w:val="-6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/</w:t>
                      </w:r>
                      <w:r w:rsidRPr="00E5498C">
                        <w:rPr>
                          <w:spacing w:val="-6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E5498C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Opposition</w:t>
                      </w:r>
                      <w:r w:rsidRPr="00E5498C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exprimée</w:t>
                      </w:r>
                      <w:r w:rsidRPr="00E5498C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:</w:t>
                      </w:r>
                      <w:r w:rsidRPr="00E5498C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Segoe UI Symbol" w:hAnsi="Segoe UI Symbol"/>
                          <w:sz w:val="22"/>
                          <w:lang w:val="fr-FR"/>
                        </w:rPr>
                        <w:t>☐</w:t>
                      </w:r>
                      <w:r w:rsidRPr="00E5498C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Oui</w:t>
                      </w:r>
                      <w:r w:rsidRPr="00E5498C">
                        <w:rPr>
                          <w:spacing w:val="80"/>
                          <w:w w:val="150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Segoe UI Symbol" w:hAnsi="Segoe UI Symbol"/>
                          <w:sz w:val="22"/>
                          <w:lang w:val="fr-FR"/>
                        </w:rPr>
                        <w:t>☐</w:t>
                      </w:r>
                      <w:r w:rsidRPr="00E5498C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Non</w:t>
                      </w:r>
                    </w:p>
                    <w:p w14:paraId="5CDF8B75" w14:textId="77777777" w:rsidR="00E5498C" w:rsidRPr="00E5498C" w:rsidRDefault="00E5498C" w:rsidP="00E5498C">
                      <w:pPr>
                        <w:spacing w:line="265" w:lineRule="exact"/>
                        <w:rPr>
                          <w:rFonts w:ascii="Calibri"/>
                          <w:b/>
                          <w:lang w:val="fr-FR"/>
                        </w:rPr>
                      </w:pP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Signature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du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responsable</w:t>
                      </w:r>
                      <w:r w:rsidRPr="00E5498C">
                        <w:rPr>
                          <w:spacing w:val="-11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de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la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consultation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/</w:t>
                      </w:r>
                      <w:r w:rsidRPr="00E5498C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du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service</w:t>
                      </w:r>
                      <w:r w:rsidRPr="00E5498C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E5498C">
                        <w:rPr>
                          <w:rFonts w:ascii="Calibri"/>
                          <w:b/>
                          <w:spacing w:val="-10"/>
                          <w:sz w:val="22"/>
                          <w:lang w:val="fr-FR"/>
                        </w:rPr>
                        <w:t>: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</w:p>
    <w:p w14:paraId="6C0C5E7E" w14:textId="77777777" w:rsidR="00E5498C" w:rsidRPr="00E5498C" w:rsidRDefault="00E5498C" w:rsidP="00E5498C">
      <w:pPr>
        <w:widowControl w:val="0"/>
        <w:autoSpaceDE w:val="0"/>
        <w:autoSpaceDN w:val="0"/>
        <w:spacing w:before="180"/>
        <w:rPr>
          <w:rFonts w:ascii="Arial MT" w:eastAsia="Arial MT" w:hAnsi="Arial MT" w:cs="Arial MT"/>
          <w:sz w:val="18"/>
          <w:szCs w:val="22"/>
          <w:lang w:val="fr-FR" w:eastAsia="en-US"/>
        </w:rPr>
      </w:pPr>
    </w:p>
    <w:p w14:paraId="3191E6C9" w14:textId="77777777" w:rsidR="00E5498C" w:rsidRPr="00E5498C" w:rsidRDefault="00E5498C" w:rsidP="00E5498C">
      <w:pPr>
        <w:widowControl w:val="0"/>
        <w:autoSpaceDE w:val="0"/>
        <w:autoSpaceDN w:val="0"/>
        <w:spacing w:line="235" w:lineRule="auto"/>
        <w:ind w:right="381"/>
        <w:rPr>
          <w:rFonts w:ascii="Arial" w:eastAsia="Arial MT" w:hAnsi="Arial" w:cs="Arial MT"/>
          <w:b/>
          <w:sz w:val="20"/>
          <w:szCs w:val="22"/>
          <w:lang w:val="fr-FR" w:eastAsia="en-US"/>
        </w:rPr>
      </w:pP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Ce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document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st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réaliser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n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3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xemplaires,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un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xemplaire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doit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être</w:t>
      </w:r>
      <w:r w:rsidRPr="00E5498C">
        <w:rPr>
          <w:rFonts w:eastAsia="Arial MT" w:cs="Arial MT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conservé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i/>
          <w:w w:val="80"/>
          <w:sz w:val="18"/>
          <w:szCs w:val="22"/>
          <w:lang w:val="fr-FR" w:eastAsia="en-US"/>
        </w:rPr>
        <w:t>15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i/>
          <w:w w:val="80"/>
          <w:sz w:val="18"/>
          <w:szCs w:val="22"/>
          <w:lang w:val="fr-FR" w:eastAsia="en-US"/>
        </w:rPr>
        <w:t>ans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par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l’investigateur,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le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deuxième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remis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à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la</w:t>
      </w:r>
      <w:r w:rsidRPr="00E5498C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personne</w:t>
      </w:r>
      <w:r w:rsidRPr="00E5498C">
        <w:rPr>
          <w:rFonts w:eastAsia="Arial MT" w:cs="Arial MT"/>
          <w:spacing w:val="80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donnant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son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consentement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et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e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troisième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transmis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à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’AP-HP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sous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enveloppe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scellée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à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a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fin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de</w:t>
      </w:r>
      <w:r w:rsidRPr="00E5498C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a</w:t>
      </w:r>
      <w:r w:rsidRPr="00E5498C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E5498C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recherche</w:t>
      </w:r>
      <w:r w:rsidRPr="00E5498C">
        <w:rPr>
          <w:rFonts w:ascii="Arial" w:eastAsia="Arial MT" w:hAnsi="Arial" w:cs="Arial MT"/>
          <w:b/>
          <w:w w:val="85"/>
          <w:sz w:val="20"/>
          <w:szCs w:val="22"/>
          <w:lang w:val="fr-FR" w:eastAsia="en-US"/>
        </w:rPr>
        <w:t>.</w:t>
      </w:r>
    </w:p>
    <w:p w14:paraId="3DC6AD17" w14:textId="77777777" w:rsidR="00DB0035" w:rsidRPr="00C45047" w:rsidRDefault="00DB0035" w:rsidP="00124AED">
      <w:pPr>
        <w:pStyle w:val="Titre2"/>
        <w:rPr>
          <w:sz w:val="24"/>
          <w:szCs w:val="24"/>
          <w:lang w:val="fr-FR"/>
        </w:rPr>
      </w:pPr>
      <w:r w:rsidRPr="00C45047">
        <w:rPr>
          <w:sz w:val="24"/>
          <w:szCs w:val="24"/>
          <w:lang w:val="fr-FR"/>
        </w:rPr>
        <w:br w:type="page"/>
      </w:r>
    </w:p>
    <w:p w14:paraId="312C39ED" w14:textId="5FA7A736" w:rsidR="00124AED" w:rsidRPr="00124AED" w:rsidRDefault="00124AED" w:rsidP="00124AED">
      <w:pPr>
        <w:pStyle w:val="Titre2"/>
        <w:rPr>
          <w:sz w:val="24"/>
          <w:szCs w:val="24"/>
        </w:rPr>
      </w:pPr>
      <w:bookmarkStart w:id="15" w:name="_Toc193875642"/>
      <w:r w:rsidRPr="00124AED">
        <w:rPr>
          <w:sz w:val="24"/>
          <w:szCs w:val="24"/>
        </w:rPr>
        <w:lastRenderedPageBreak/>
        <w:t xml:space="preserve">Informative letter to </w:t>
      </w:r>
      <w:r>
        <w:rPr>
          <w:sz w:val="24"/>
          <w:szCs w:val="24"/>
        </w:rPr>
        <w:t>relatives</w:t>
      </w:r>
      <w:bookmarkEnd w:id="15"/>
    </w:p>
    <w:p w14:paraId="7A96D451" w14:textId="5E363046" w:rsidR="00336081" w:rsidRPr="00336081" w:rsidRDefault="00336081" w:rsidP="00C477F3">
      <w:pPr>
        <w:widowControl w:val="0"/>
        <w:autoSpaceDE w:val="0"/>
        <w:autoSpaceDN w:val="0"/>
        <w:jc w:val="center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noProof/>
          <w:sz w:val="22"/>
          <w:szCs w:val="22"/>
          <w:lang w:val="fr-FR" w:eastAsia="en-US"/>
        </w:rPr>
        <w:drawing>
          <wp:inline distT="0" distB="0" distL="0" distR="0" wp14:anchorId="3CF48E6F" wp14:editId="0D08FC23">
            <wp:extent cx="3116580" cy="591820"/>
            <wp:effectExtent l="0" t="0" r="7620" b="0"/>
            <wp:docPr id="19" name="Image 1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4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117918" cy="592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C2D1A" w14:textId="77777777" w:rsidR="00336081" w:rsidRPr="00336081" w:rsidRDefault="00336081" w:rsidP="00C477F3">
      <w:pPr>
        <w:widowControl w:val="0"/>
        <w:autoSpaceDE w:val="0"/>
        <w:autoSpaceDN w:val="0"/>
        <w:spacing w:before="32"/>
        <w:rPr>
          <w:rFonts w:eastAsia="Arial MT" w:hAnsi="Arial MT" w:cs="Arial MT"/>
          <w:sz w:val="20"/>
          <w:szCs w:val="22"/>
          <w:lang w:val="fr-FR" w:eastAsia="en-US"/>
        </w:rPr>
      </w:pPr>
      <w:r w:rsidRPr="00336081">
        <w:rPr>
          <w:rFonts w:eastAsia="Arial MT" w:hAnsi="Arial MT" w:cs="Arial MT"/>
          <w:noProof/>
          <w:sz w:val="20"/>
          <w:szCs w:val="22"/>
          <w:lang w:val="fr-FR" w:eastAsia="en-US"/>
        </w:rPr>
        <mc:AlternateContent>
          <mc:Choice Requires="wps">
            <w:drawing>
              <wp:anchor distT="0" distB="0" distL="0" distR="0" simplePos="0" relativeHeight="251663360" behindDoc="1" locked="0" layoutInCell="1" allowOverlap="1" wp14:anchorId="2CBD8CF4" wp14:editId="7ED535FE">
                <wp:simplePos x="0" y="0"/>
                <wp:positionH relativeFrom="page">
                  <wp:posOffset>396239</wp:posOffset>
                </wp:positionH>
                <wp:positionV relativeFrom="paragraph">
                  <wp:posOffset>185253</wp:posOffset>
                </wp:positionV>
                <wp:extent cx="6517005" cy="1051560"/>
                <wp:effectExtent l="0" t="0" r="0" b="0"/>
                <wp:wrapTopAndBottom/>
                <wp:docPr id="15" name="Text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6517005" cy="1051560"/>
                        </a:xfrm>
                        <a:prstGeom prst="rect">
                          <a:avLst/>
                        </a:prstGeom>
                        <a:ln w="6095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txbx>
                        <w:txbxContent>
                          <w:p w14:paraId="10F63483" w14:textId="77777777" w:rsidR="00336081" w:rsidRDefault="00336081" w:rsidP="00336081">
                            <w:pPr>
                              <w:pStyle w:val="Corpsdetexte"/>
                              <w:spacing w:before="17"/>
                              <w:rPr>
                                <w:rFonts w:ascii="Times New Roman"/>
                                <w:sz w:val="24"/>
                              </w:rPr>
                            </w:pPr>
                          </w:p>
                          <w:p w14:paraId="50493C96" w14:textId="77777777" w:rsidR="00336081" w:rsidRPr="00336081" w:rsidRDefault="00336081" w:rsidP="00336081">
                            <w:pPr>
                              <w:spacing w:line="237" w:lineRule="auto"/>
                              <w:ind w:right="187"/>
                              <w:jc w:val="center"/>
                              <w:rPr>
                                <w:lang w:val="fr-FR"/>
                              </w:rPr>
                            </w:pPr>
                            <w:r w:rsidRPr="00336081">
                              <w:rPr>
                                <w:w w:val="80"/>
                                <w:lang w:val="fr-FR"/>
                              </w:rPr>
                              <w:t>Suivi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de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l’évolution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des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résultats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quantitatifs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du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FilmArray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panel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Pneumonia+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pour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prédire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le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succès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>clinique</w:t>
                            </w:r>
                            <w:r w:rsidRPr="00336081">
                              <w:rPr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0"/>
                                <w:lang w:val="fr-FR"/>
                              </w:rPr>
                              <w:t xml:space="preserve">dans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le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traitement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des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pneumonies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graves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acquises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à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l’hôpital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chez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les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patients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de</w:t>
                            </w:r>
                            <w:r w:rsidRPr="00336081">
                              <w:rPr>
                                <w:spacing w:val="-6"/>
                                <w:w w:val="85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w w:val="85"/>
                                <w:lang w:val="fr-FR"/>
                              </w:rPr>
                              <w:t>réanimation</w:t>
                            </w:r>
                          </w:p>
                          <w:p w14:paraId="24A62CC5" w14:textId="77777777" w:rsidR="00336081" w:rsidRDefault="00336081" w:rsidP="00336081">
                            <w:pPr>
                              <w:pStyle w:val="Corpsdetexte"/>
                              <w:spacing w:before="3"/>
                              <w:rPr>
                                <w:sz w:val="24"/>
                              </w:rPr>
                            </w:pPr>
                          </w:p>
                          <w:p w14:paraId="16105916" w14:textId="77777777" w:rsidR="00336081" w:rsidRDefault="00336081" w:rsidP="00336081">
                            <w:pPr>
                              <w:ind w:right="187"/>
                              <w:jc w:val="center"/>
                              <w:rPr>
                                <w:rFonts w:ascii="Arial"/>
                                <w:b/>
                              </w:rPr>
                            </w:pPr>
                            <w:r>
                              <w:rPr>
                                <w:rFonts w:ascii="Arial"/>
                                <w:b/>
                                <w:w w:val="80"/>
                                <w:sz w:val="22"/>
                              </w:rPr>
                              <w:t>Multi-</w:t>
                            </w:r>
                            <w:r>
                              <w:rPr>
                                <w:rFonts w:ascii="Arial"/>
                                <w:b/>
                                <w:spacing w:val="-4"/>
                                <w:w w:val="90"/>
                                <w:sz w:val="22"/>
                              </w:rPr>
                              <w:t>Cure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CBD8CF4" id="_x0000_s1028" type="#_x0000_t202" style="position:absolute;margin-left:31.2pt;margin-top:14.6pt;width:513.15pt;height:82.8pt;z-index:-251653120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" filled="f" strokeweight=".16931mm">
                <v:path arrowok="t"/>
                <v:textbox inset="0,0,0,0">
                  <w:txbxContent>
                    <w:p w14:paraId="10F63483" w14:textId="77777777" w:rsidR="00336081" w:rsidRDefault="00336081" w:rsidP="00336081">
                      <w:pPr>
                        <w:pStyle w:val="Corpsdetexte"/>
                        <w:spacing w:before="17"/>
                        <w:rPr>
                          <w:rFonts w:ascii="Times New Roman"/>
                          <w:sz w:val="24"/>
                        </w:rPr>
                      </w:pPr>
                    </w:p>
                    <w:p w14:paraId="50493C96" w14:textId="77777777" w:rsidR="00336081" w:rsidRPr="00336081" w:rsidRDefault="00336081" w:rsidP="00336081">
                      <w:pPr>
                        <w:spacing w:line="237" w:lineRule="auto"/>
                        <w:ind w:right="187"/>
                        <w:jc w:val="center"/>
                        <w:rPr>
                          <w:lang w:val="fr-FR"/>
                        </w:rPr>
                      </w:pPr>
                      <w:r w:rsidRPr="00336081">
                        <w:rPr>
                          <w:w w:val="80"/>
                          <w:lang w:val="fr-FR"/>
                        </w:rPr>
                        <w:t>Suivi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de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l’évolution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des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résultats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quantitatifs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du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FilmArray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panel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Pneumonia+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pour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prédire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le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succès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>clinique</w:t>
                      </w:r>
                      <w:r w:rsidRPr="00336081">
                        <w:rPr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0"/>
                          <w:lang w:val="fr-FR"/>
                        </w:rPr>
                        <w:t xml:space="preserve">dans </w:t>
                      </w:r>
                      <w:r w:rsidRPr="00336081">
                        <w:rPr>
                          <w:w w:val="85"/>
                          <w:lang w:val="fr-FR"/>
                        </w:rPr>
                        <w:t>le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traitement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des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pneumonies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graves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acquises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à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l’hôpital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chez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les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patients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de</w:t>
                      </w:r>
                      <w:r w:rsidRPr="00336081">
                        <w:rPr>
                          <w:spacing w:val="-6"/>
                          <w:w w:val="85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w w:val="85"/>
                          <w:lang w:val="fr-FR"/>
                        </w:rPr>
                        <w:t>réanimation</w:t>
                      </w:r>
                    </w:p>
                    <w:p w14:paraId="24A62CC5" w14:textId="77777777" w:rsidR="00336081" w:rsidRDefault="00336081" w:rsidP="00336081">
                      <w:pPr>
                        <w:pStyle w:val="Corpsdetexte"/>
                        <w:spacing w:before="3"/>
                        <w:rPr>
                          <w:sz w:val="24"/>
                        </w:rPr>
                      </w:pPr>
                    </w:p>
                    <w:p w14:paraId="16105916" w14:textId="77777777" w:rsidR="00336081" w:rsidRDefault="00336081" w:rsidP="00336081">
                      <w:pPr>
                        <w:ind w:right="187"/>
                        <w:jc w:val="center"/>
                        <w:rPr>
                          <w:rFonts w:ascii="Arial"/>
                          <w:b/>
                        </w:rPr>
                      </w:pPr>
                      <w:r>
                        <w:rPr>
                          <w:rFonts w:ascii="Arial"/>
                          <w:b/>
                          <w:w w:val="80"/>
                          <w:sz w:val="22"/>
                        </w:rPr>
                        <w:t>Multi-</w:t>
                      </w:r>
                      <w:r>
                        <w:rPr>
                          <w:rFonts w:ascii="Arial"/>
                          <w:b/>
                          <w:spacing w:val="-4"/>
                          <w:w w:val="90"/>
                          <w:sz w:val="22"/>
                        </w:rPr>
                        <w:t>Cure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</w:p>
    <w:p w14:paraId="763AF3B7" w14:textId="77777777" w:rsidR="00336081" w:rsidRPr="00336081" w:rsidRDefault="00336081" w:rsidP="00C477F3">
      <w:pPr>
        <w:widowControl w:val="0"/>
        <w:autoSpaceDE w:val="0"/>
        <w:autoSpaceDN w:val="0"/>
        <w:spacing w:before="25"/>
        <w:rPr>
          <w:rFonts w:eastAsia="Arial MT" w:hAnsi="Arial MT" w:cs="Arial MT"/>
          <w:sz w:val="22"/>
          <w:szCs w:val="22"/>
          <w:lang w:val="fr-FR" w:eastAsia="en-US"/>
        </w:rPr>
      </w:pPr>
    </w:p>
    <w:p w14:paraId="4EA4B94D" w14:textId="77777777" w:rsidR="00336081" w:rsidRPr="00336081" w:rsidRDefault="00336081" w:rsidP="00C477F3">
      <w:pPr>
        <w:widowControl w:val="0"/>
        <w:autoSpaceDE w:val="0"/>
        <w:autoSpaceDN w:val="0"/>
        <w:ind w:right="1695"/>
        <w:jc w:val="center"/>
        <w:rPr>
          <w:rFonts w:ascii="Arial" w:eastAsia="Arial MT" w:hAnsi="Arial" w:cs="Arial MT"/>
          <w:b/>
          <w:sz w:val="22"/>
          <w:szCs w:val="22"/>
          <w:lang w:val="fr-FR" w:eastAsia="en-US"/>
        </w:rPr>
      </w:pP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rom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l’Assistanc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ubli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-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Hôpitaux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Pari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Représenté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Directric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22"/>
          <w:szCs w:val="22"/>
          <w:lang w:val="fr-FR" w:eastAsia="en-US"/>
        </w:rPr>
        <w:t>la</w:t>
      </w:r>
    </w:p>
    <w:p w14:paraId="2065A8B3" w14:textId="77777777" w:rsidR="00336081" w:rsidRPr="00336081" w:rsidRDefault="00336081" w:rsidP="00C477F3">
      <w:pPr>
        <w:widowControl w:val="0"/>
        <w:autoSpaceDE w:val="0"/>
        <w:autoSpaceDN w:val="0"/>
        <w:ind w:right="2800"/>
        <w:jc w:val="center"/>
        <w:rPr>
          <w:rFonts w:ascii="Arial" w:eastAsia="Arial MT" w:hAnsi="Arial" w:cs="Arial MT"/>
          <w:b/>
          <w:sz w:val="22"/>
          <w:szCs w:val="22"/>
          <w:lang w:val="fr-FR" w:eastAsia="en-US"/>
        </w:rPr>
      </w:pP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Déléga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Clini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l’Innova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22"/>
          <w:szCs w:val="22"/>
          <w:lang w:val="fr-FR" w:eastAsia="en-US"/>
        </w:rPr>
        <w:t>(DRCI)</w:t>
      </w:r>
      <w:r w:rsidRPr="00336081">
        <w:rPr>
          <w:rFonts w:eastAsia="Arial MT" w:cs="Arial MT"/>
          <w:spacing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1</w:t>
      </w:r>
      <w:r w:rsidRPr="00336081">
        <w:rPr>
          <w:rFonts w:eastAsia="Arial MT" w:cs="Arial MT"/>
          <w:spacing w:val="-9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avenue</w:t>
      </w:r>
      <w:r w:rsidRPr="00336081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Claude</w:t>
      </w:r>
      <w:r w:rsidRPr="00336081">
        <w:rPr>
          <w:rFonts w:eastAsia="Arial MT" w:cs="Arial MT"/>
          <w:spacing w:val="-8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90"/>
          <w:sz w:val="22"/>
          <w:szCs w:val="22"/>
          <w:lang w:val="fr-FR" w:eastAsia="en-US"/>
        </w:rPr>
        <w:t>Vellefaux</w:t>
      </w:r>
    </w:p>
    <w:p w14:paraId="770599D0" w14:textId="77777777" w:rsidR="00336081" w:rsidRPr="00336081" w:rsidRDefault="00336081" w:rsidP="00C477F3">
      <w:pPr>
        <w:widowControl w:val="0"/>
        <w:autoSpaceDE w:val="0"/>
        <w:autoSpaceDN w:val="0"/>
        <w:ind w:right="106"/>
        <w:jc w:val="center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  <w:r w:rsidRPr="00336081">
        <w:rPr>
          <w:rFonts w:ascii="Arial" w:eastAsia="Arial MT" w:hAnsi="Arial MT" w:cs="Arial MT"/>
          <w:b/>
          <w:w w:val="80"/>
          <w:sz w:val="22"/>
          <w:szCs w:val="22"/>
          <w:lang w:val="fr-FR" w:eastAsia="en-US"/>
        </w:rPr>
        <w:t>75010</w:t>
      </w:r>
      <w:r w:rsidRPr="00336081">
        <w:rPr>
          <w:rFonts w:eastAsia="Arial MT" w:hAnsi="Arial MT" w:cs="Arial MT"/>
          <w:spacing w:val="7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 MT" w:cs="Arial MT"/>
          <w:b/>
          <w:spacing w:val="-2"/>
          <w:w w:val="90"/>
          <w:sz w:val="22"/>
          <w:szCs w:val="22"/>
          <w:lang w:val="fr-FR" w:eastAsia="en-US"/>
        </w:rPr>
        <w:t>Paris</w:t>
      </w:r>
    </w:p>
    <w:p w14:paraId="2CEAC902" w14:textId="77777777" w:rsidR="00336081" w:rsidRPr="00336081" w:rsidRDefault="00336081" w:rsidP="00C477F3">
      <w:pPr>
        <w:widowControl w:val="0"/>
        <w:autoSpaceDE w:val="0"/>
        <w:autoSpaceDN w:val="0"/>
        <w:spacing w:before="247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462E22B9" w14:textId="77777777" w:rsidR="00336081" w:rsidRPr="00336081" w:rsidRDefault="00336081" w:rsidP="00C477F3">
      <w:pPr>
        <w:widowControl w:val="0"/>
        <w:autoSpaceDE w:val="0"/>
        <w:autoSpaceDN w:val="0"/>
        <w:ind w:right="106"/>
        <w:jc w:val="center"/>
        <w:rPr>
          <w:rFonts w:ascii="Arial" w:eastAsia="Arial" w:hAnsi="Arial" w:cs="Arial"/>
          <w:b/>
          <w:bCs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lang w:val="fr-FR" w:eastAsia="en-US"/>
        </w:rPr>
        <w:t>NOTE</w:t>
      </w:r>
      <w:r w:rsidRPr="00336081">
        <w:rPr>
          <w:rFonts w:eastAsia="Arial" w:cs="Arial"/>
          <w:bCs/>
          <w:spacing w:val="3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lang w:val="fr-FR" w:eastAsia="en-US"/>
        </w:rPr>
        <w:t>D’INFORMATION</w:t>
      </w:r>
      <w:r w:rsidRPr="00336081">
        <w:rPr>
          <w:rFonts w:eastAsia="Arial" w:cs="Arial"/>
          <w:bCs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lang w:val="fr-FR" w:eastAsia="en-US"/>
        </w:rPr>
        <w:t>–</w:t>
      </w:r>
      <w:r w:rsidRPr="00336081">
        <w:rPr>
          <w:rFonts w:eastAsia="Arial" w:cs="Arial"/>
          <w:bCs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lang w:val="fr-FR" w:eastAsia="en-US"/>
        </w:rPr>
        <w:t>PROCHE</w:t>
      </w:r>
      <w:r w:rsidRPr="00336081">
        <w:rPr>
          <w:rFonts w:eastAsia="Arial" w:cs="Arial"/>
          <w:bCs/>
          <w:spacing w:val="3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5"/>
          <w:w w:val="80"/>
          <w:lang w:val="fr-FR" w:eastAsia="en-US"/>
        </w:rPr>
        <w:t>N°2</w:t>
      </w:r>
    </w:p>
    <w:p w14:paraId="72F6FA9B" w14:textId="77777777" w:rsidR="00336081" w:rsidRPr="00336081" w:rsidRDefault="00336081" w:rsidP="00C477F3">
      <w:pPr>
        <w:widowControl w:val="0"/>
        <w:autoSpaceDE w:val="0"/>
        <w:autoSpaceDN w:val="0"/>
        <w:spacing w:before="45"/>
        <w:rPr>
          <w:rFonts w:ascii="Arial" w:eastAsia="Arial MT" w:hAnsi="Arial MT" w:cs="Arial MT"/>
          <w:b/>
          <w:sz w:val="20"/>
          <w:szCs w:val="22"/>
          <w:lang w:val="fr-FR" w:eastAsia="en-US"/>
        </w:rPr>
      </w:pPr>
      <w:r w:rsidRPr="00336081">
        <w:rPr>
          <w:rFonts w:ascii="Arial" w:eastAsia="Arial MT" w:hAnsi="Arial MT" w:cs="Arial MT"/>
          <w:b/>
          <w:noProof/>
          <w:sz w:val="20"/>
          <w:szCs w:val="22"/>
          <w:lang w:val="fr-FR" w:eastAsia="en-US"/>
        </w:rPr>
        <mc:AlternateContent>
          <mc:Choice Requires="wps">
            <w:drawing>
              <wp:anchor distT="0" distB="0" distL="0" distR="0" simplePos="0" relativeHeight="251664384" behindDoc="1" locked="0" layoutInCell="1" allowOverlap="1" wp14:anchorId="54854ACE" wp14:editId="1893B2A8">
                <wp:simplePos x="0" y="0"/>
                <wp:positionH relativeFrom="page">
                  <wp:posOffset>449579</wp:posOffset>
                </wp:positionH>
                <wp:positionV relativeFrom="paragraph">
                  <wp:posOffset>190229</wp:posOffset>
                </wp:positionV>
                <wp:extent cx="6410325" cy="6350"/>
                <wp:effectExtent l="0" t="0" r="0" b="0"/>
                <wp:wrapTopAndBottom/>
                <wp:docPr id="16" name="Graphic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410325" cy="6350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6410325" h="6350">
                              <a:moveTo>
                                <a:pt x="6409943" y="0"/>
                              </a:moveTo>
                              <a:lnTo>
                                <a:pt x="0" y="0"/>
                              </a:lnTo>
                              <a:lnTo>
                                <a:pt x="0" y="6095"/>
                              </a:lnTo>
                              <a:lnTo>
                                <a:pt x="6409943" y="6095"/>
                              </a:lnTo>
                              <a:lnTo>
                                <a:pt x="640994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8A7708" id="Graphic 6" o:spid="_x0000_s1026" style="position:absolute;margin-left:35.4pt;margin-top:15pt;width:504.75pt;height:.5pt;z-index:-251652096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6410325,63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" path="m6409943,l,,,6095r6409943,l640994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07F8FFA1" w14:textId="77777777" w:rsidR="00336081" w:rsidRPr="00336081" w:rsidRDefault="00336081" w:rsidP="00C477F3">
      <w:pPr>
        <w:widowControl w:val="0"/>
        <w:autoSpaceDE w:val="0"/>
        <w:autoSpaceDN w:val="0"/>
        <w:spacing w:before="249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adame,</w:t>
      </w:r>
      <w:r w:rsidRPr="00336081">
        <w:rPr>
          <w:rFonts w:eastAsia="Arial MT" w:hAnsi="Arial MT" w:cs="Arial MT"/>
          <w:spacing w:val="11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Monsieur,</w:t>
      </w:r>
    </w:p>
    <w:p w14:paraId="76736594" w14:textId="77777777" w:rsidR="00336081" w:rsidRPr="00336081" w:rsidRDefault="00336081" w:rsidP="00C477F3">
      <w:pPr>
        <w:widowControl w:val="0"/>
        <w:autoSpaceDE w:val="0"/>
        <w:autoSpaceDN w:val="0"/>
        <w:spacing w:before="1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440CD168" w14:textId="77777777" w:rsidR="00336081" w:rsidRPr="00336081" w:rsidRDefault="00336081" w:rsidP="00C477F3">
      <w:pPr>
        <w:widowControl w:val="0"/>
        <w:autoSpaceDE w:val="0"/>
        <w:autoSpaceDN w:val="0"/>
        <w:spacing w:line="252" w:lineRule="exact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cteur/</w:t>
      </w:r>
      <w:r w:rsidRPr="00336081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fesseur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barrer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ention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utile)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…………………………………</w:t>
      </w:r>
      <w:r w:rsidRPr="00336081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nom,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nom),</w:t>
      </w:r>
      <w:r w:rsidRPr="00336081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erçant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hôpital</w:t>
      </w:r>
    </w:p>
    <w:p w14:paraId="3ACA5953" w14:textId="77777777" w:rsidR="00336081" w:rsidRPr="00336081" w:rsidRDefault="00336081" w:rsidP="00C477F3">
      <w:pPr>
        <w:widowControl w:val="0"/>
        <w:tabs>
          <w:tab w:val="left" w:leader="dot" w:pos="7965"/>
        </w:tabs>
        <w:autoSpaceDE w:val="0"/>
        <w:autoSpaceDN w:val="0"/>
        <w:spacing w:line="252" w:lineRule="exact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…………………………</w:t>
      </w:r>
      <w:r w:rsidRPr="00336081">
        <w:rPr>
          <w:rFonts w:eastAsia="Arial MT" w:cs="Arial MT"/>
          <w:spacing w:val="-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pose</w:t>
      </w:r>
      <w:r w:rsidRPr="00336081">
        <w:rPr>
          <w:rFonts w:eastAsia="Arial MT" w:cs="Arial MT"/>
          <w:spacing w:val="-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me,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.</w:t>
      </w:r>
      <w:r w:rsidRPr="00336081">
        <w:rPr>
          <w:rFonts w:eastAsia="Arial MT" w:cs="Arial MT"/>
          <w:spacing w:val="-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barrer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ention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inutile)</w:t>
      </w:r>
      <w:r w:rsidRPr="00336081">
        <w:rPr>
          <w:rFonts w:eastAsia="Arial MT" w:cs="Arial MT"/>
          <w:sz w:val="22"/>
          <w:szCs w:val="22"/>
          <w:lang w:val="fr-FR" w:eastAsia="en-US"/>
        </w:rPr>
        <w:tab/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nom,</w:t>
      </w:r>
      <w:r w:rsidRPr="00336081">
        <w:rPr>
          <w:rFonts w:eastAsia="Arial MT" w:cs="Arial MT"/>
          <w:spacing w:val="-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nom),</w:t>
      </w:r>
      <w:r w:rsidRPr="00336081">
        <w:rPr>
          <w:rFonts w:eastAsia="Arial MT" w:cs="Arial MT"/>
          <w:spacing w:val="-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participer</w:t>
      </w:r>
    </w:p>
    <w:p w14:paraId="7FD1971F" w14:textId="77777777" w:rsidR="00336081" w:rsidRPr="00336081" w:rsidRDefault="00336081" w:rsidP="00C477F3">
      <w:pPr>
        <w:widowControl w:val="0"/>
        <w:autoSpaceDE w:val="0"/>
        <w:autoSpaceDN w:val="0"/>
        <w:spacing w:line="252" w:lineRule="exact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cernant</w:t>
      </w:r>
      <w:r w:rsidRPr="00336081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tat</w:t>
      </w:r>
      <w:r w:rsidRPr="00336081">
        <w:rPr>
          <w:rFonts w:eastAsia="Arial MT" w:cs="Arial MT"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santé.</w:t>
      </w:r>
    </w:p>
    <w:p w14:paraId="269F7587" w14:textId="77777777" w:rsidR="00336081" w:rsidRPr="00336081" w:rsidRDefault="00336081" w:rsidP="00C477F3">
      <w:pPr>
        <w:widowControl w:val="0"/>
        <w:autoSpaceDE w:val="0"/>
        <w:autoSpaceDN w:val="0"/>
        <w:spacing w:before="25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ais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ta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/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nd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ncapab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evoi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information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formé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oi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’es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mpt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en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latio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ntretenez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vec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ui/elle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u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élivro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informa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cerna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.</w:t>
      </w:r>
    </w:p>
    <w:p w14:paraId="4E6C79DC" w14:textId="77777777" w:rsidR="00336081" w:rsidRPr="00336081" w:rsidRDefault="00336081" w:rsidP="00C477F3">
      <w:pPr>
        <w:widowControl w:val="0"/>
        <w:autoSpaceDE w:val="0"/>
        <w:autoSpaceDN w:val="0"/>
        <w:spacing w:before="252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l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mporta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i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ttentiveme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t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va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end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écision.</w:t>
      </w:r>
      <w:r w:rsidRPr="00336081">
        <w:rPr>
          <w:rFonts w:eastAsia="Arial MT" w:cs="Arial MT"/>
          <w:spacing w:val="3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uvez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se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out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stio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uhaitez,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ou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ment,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aborateur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étude.</w:t>
      </w:r>
    </w:p>
    <w:p w14:paraId="328BC124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spacing w:before="25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" w:hAnsi="Arial" w:cs="Arial"/>
          <w:bCs/>
          <w:spacing w:val="-1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but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" w:hAnsi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367D6236" w14:textId="77777777" w:rsidR="00336081" w:rsidRPr="00336081" w:rsidRDefault="00336081" w:rsidP="00C477F3">
      <w:pPr>
        <w:widowControl w:val="0"/>
        <w:autoSpaceDE w:val="0"/>
        <w:autoSpaceDN w:val="0"/>
        <w:spacing w:before="1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032D8D2F" w14:textId="77777777" w:rsidR="00336081" w:rsidRPr="00336081" w:rsidRDefault="00336081" w:rsidP="00C477F3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r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utilisation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r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neumoni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socomia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évère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u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til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agnostic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léculai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rniè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ration.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mmé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PC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Multiplex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lyméras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ai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action)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til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m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spiratoir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rg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nel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thogèn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(bactéri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irus)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habituelleme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sponsab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appor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est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actériologiqu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irologiqu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ncienn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ration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til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joui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u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élai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è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ur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moi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2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eures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t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48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72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heures)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un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rè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gran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nsibilité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Grâc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excellent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erformances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l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utilisé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mpléme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est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ncienn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ration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iagnostic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nitial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dentifie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(s)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hogène(s)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onsable(s)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infec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ible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eux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(s)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(s)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tibiotiqu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dministrés.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ez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ient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senta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neumoni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socomia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vec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our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entila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écanique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ignes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guéris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o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rfoi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iffici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pprécier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ivi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évolutif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PC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r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tibiothérapi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ai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titue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dicate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uéris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liniqu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croissanc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égativati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coc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alyses.</w:t>
      </w:r>
    </w:p>
    <w:p w14:paraId="058DF635" w14:textId="77777777" w:rsidR="00336081" w:rsidRPr="00336081" w:rsidRDefault="00336081" w:rsidP="00C477F3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pond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es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sé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l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v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inclu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100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sonn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ya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neumoni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socomia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vec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our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entila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canique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ux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tablissement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i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hôpital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eauj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ôpital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ichat-Clau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Bernard,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APHP).</w:t>
      </w:r>
    </w:p>
    <w:p w14:paraId="322AF03A" w14:textId="77777777" w:rsidR="00336081" w:rsidRPr="00336081" w:rsidRDefault="00336081" w:rsidP="00C477F3">
      <w:pPr>
        <w:widowControl w:val="0"/>
        <w:autoSpaceDE w:val="0"/>
        <w:autoSpaceDN w:val="0"/>
        <w:spacing w:before="245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344EA88B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oi</w:t>
      </w:r>
      <w:r w:rsidRPr="00336081">
        <w:rPr>
          <w:rFonts w:eastAsia="Arial" w:hAnsi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onsiste</w:t>
      </w:r>
      <w:r w:rsidRPr="00336081">
        <w:rPr>
          <w:rFonts w:eastAsia="Arial" w:hAnsi="Arial" w:cs="Arial"/>
          <w:bCs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" w:hAnsi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" w:hAnsi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48A4B207" w14:textId="77777777" w:rsidR="00336081" w:rsidRPr="00336081" w:rsidRDefault="00336081" w:rsidP="00C477F3">
      <w:pPr>
        <w:widowControl w:val="0"/>
        <w:autoSpaceDE w:val="0"/>
        <w:autoSpaceDN w:val="0"/>
        <w:spacing w:before="25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posée,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u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llon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value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vi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volutif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PCR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iratoir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r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ntibiotiq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socomia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écessita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our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entila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écanique.</w:t>
      </w:r>
    </w:p>
    <w:p w14:paraId="6D1E6BB8" w14:textId="1A02804F" w:rsidR="00336081" w:rsidRPr="00336081" w:rsidRDefault="00336081" w:rsidP="00C477F3">
      <w:pPr>
        <w:widowControl w:val="0"/>
        <w:autoSpaceDE w:val="0"/>
        <w:autoSpaceDN w:val="0"/>
        <w:spacing w:before="8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ient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lacé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u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entilatio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canique,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ur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spiré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otidienneme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ia</w:t>
      </w:r>
      <w:r w:rsidRPr="00336081">
        <w:rPr>
          <w:rFonts w:eastAsia="Arial MT" w:cs="Arial MT"/>
          <w:spacing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nd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intubatio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fi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éviter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isqu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obstructio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ie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iratoires.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écrétion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n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abituellemen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etées.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or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u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llo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alise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xame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icrobiologiqu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écrétio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fi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observe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objectif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’évalue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i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icrobiologiqu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eu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êt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rréle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liniq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tients.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tamme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i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écroissanc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/ou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égativatio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PCR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ssocié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uériso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lini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neumonie.</w:t>
      </w:r>
    </w:p>
    <w:p w14:paraId="4317678E" w14:textId="77777777" w:rsidR="00336081" w:rsidRPr="00336081" w:rsidRDefault="00336081" w:rsidP="00C477F3">
      <w:pPr>
        <w:widowControl w:val="0"/>
        <w:autoSpaceDE w:val="0"/>
        <w:autoSpaceDN w:val="0"/>
        <w:spacing w:before="248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73EC9A35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" w:hAnsi="Arial" w:cs="Arial"/>
          <w:bCs/>
          <w:spacing w:val="-1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alendrier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56E4EB79" w14:textId="77777777" w:rsidR="00336081" w:rsidRPr="00336081" w:rsidRDefault="00336081" w:rsidP="00C477F3">
      <w:pPr>
        <w:widowControl w:val="0"/>
        <w:autoSpaceDE w:val="0"/>
        <w:autoSpaceDN w:val="0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272A637D" w14:textId="77777777" w:rsidR="00336081" w:rsidRPr="00336081" w:rsidRDefault="00336081" w:rsidP="00C477F3">
      <w:pPr>
        <w:widowControl w:val="0"/>
        <w:autoSpaceDE w:val="0"/>
        <w:autoSpaceDN w:val="0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ré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visionnel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12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i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a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3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ois.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a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ris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ré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ospitalisatio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’impliquera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cu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llongemen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emporel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lle-ci</w:t>
      </w:r>
    </w:p>
    <w:p w14:paraId="203786C8" w14:textId="77777777" w:rsidR="00336081" w:rsidRPr="00336081" w:rsidRDefault="00336081" w:rsidP="00C477F3">
      <w:pPr>
        <w:widowControl w:val="0"/>
        <w:autoSpaceDE w:val="0"/>
        <w:autoSpaceDN w:val="0"/>
        <w:spacing w:before="250"/>
        <w:ind w:right="27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r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is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harg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nt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ospitalier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l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dalité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pr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équip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ccompagne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è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spic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neumoni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lèvement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alisé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d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i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dentifie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erm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onsabl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neumoni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dapte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tibiothérapie.</w:t>
      </w:r>
    </w:p>
    <w:p w14:paraId="0D3A6E5E" w14:textId="77777777" w:rsidR="00336081" w:rsidRPr="00336081" w:rsidRDefault="00336081" w:rsidP="00C477F3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rè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agnostic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itial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introductio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u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tibiotiqu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dapté,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écrétion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iratoir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ect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u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nalys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actériologi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(mPCR)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ie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ê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jet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mm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ll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abituellement.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tu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’impli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cu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élèveme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pplémentai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mparé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atiqu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habituel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vic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cernés.</w:t>
      </w:r>
    </w:p>
    <w:p w14:paraId="15A8B91C" w14:textId="77777777" w:rsidR="00336081" w:rsidRPr="00336081" w:rsidRDefault="00336081" w:rsidP="00C477F3">
      <w:pPr>
        <w:widowControl w:val="0"/>
        <w:autoSpaceDE w:val="0"/>
        <w:autoSpaceDN w:val="0"/>
        <w:spacing w:line="242" w:lineRule="auto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analys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spirations</w:t>
      </w:r>
      <w:r w:rsidRPr="00336081">
        <w:rPr>
          <w:rFonts w:eastAsia="Arial MT" w:cs="Arial MT"/>
          <w:spacing w:val="-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rachéa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alisé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ou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ong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piso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oi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jo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iagnostic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ui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1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3,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7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10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our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fi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3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our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rè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rrê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tibiotiqu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i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oujour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u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entilatio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canique.</w:t>
      </w:r>
    </w:p>
    <w:p w14:paraId="04D21A0D" w14:textId="77777777" w:rsidR="00336081" w:rsidRPr="00336081" w:rsidRDefault="00336081" w:rsidP="00C477F3">
      <w:pPr>
        <w:widowControl w:val="0"/>
        <w:autoSpaceDE w:val="0"/>
        <w:autoSpaceDN w:val="0"/>
        <w:ind w:right="275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sulta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xame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bactériologiqu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pété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uplé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liniqu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adiologiqu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cupér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urs</w:t>
      </w:r>
      <w:r w:rsidRPr="00336081">
        <w:rPr>
          <w:rFonts w:eastAsia="Arial MT" w:cs="Arial MT"/>
          <w:spacing w:val="80"/>
          <w:w w:val="15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neumoni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fi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évaluer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ie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tr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évolutio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PCR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uérison.</w:t>
      </w:r>
    </w:p>
    <w:p w14:paraId="0B3E2504" w14:textId="77777777" w:rsidR="00336081" w:rsidRPr="00336081" w:rsidRDefault="00336081" w:rsidP="00C477F3">
      <w:pPr>
        <w:widowControl w:val="0"/>
        <w:autoSpaceDE w:val="0"/>
        <w:autoSpaceDN w:val="0"/>
        <w:spacing w:before="244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6A1EB815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s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sont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bénéfices</w:t>
      </w:r>
      <w:r w:rsidRPr="00336081">
        <w:rPr>
          <w:rFonts w:eastAsia="Arial" w:cs="Arial"/>
          <w:bCs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iés</w:t>
      </w:r>
      <w:r w:rsidRPr="00336081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articipation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3788EF39" w14:textId="77777777" w:rsidR="00336081" w:rsidRPr="00336081" w:rsidRDefault="00336081" w:rsidP="00C477F3">
      <w:pPr>
        <w:widowControl w:val="0"/>
        <w:autoSpaceDE w:val="0"/>
        <w:autoSpaceDN w:val="0"/>
        <w:spacing w:before="251"/>
        <w:ind w:right="27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n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bénéfici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pas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irectement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recherche,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mais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il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contribue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l’amélioration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9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naissanc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évolu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neumoni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osocomial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méliore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is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arg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insi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dic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récidive.</w:t>
      </w:r>
    </w:p>
    <w:p w14:paraId="1B4E1F46" w14:textId="77777777" w:rsidR="00336081" w:rsidRPr="00336081" w:rsidRDefault="00336081" w:rsidP="00C477F3">
      <w:pPr>
        <w:widowControl w:val="0"/>
        <w:autoSpaceDE w:val="0"/>
        <w:autoSpaceDN w:val="0"/>
        <w:spacing w:before="250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1F12716F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s</w:t>
      </w:r>
      <w:r w:rsidRPr="00336081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sont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isques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" w:cs="Arial"/>
          <w:bCs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ontraintes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révisibles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ajoutés</w:t>
      </w:r>
      <w:r w:rsidRPr="00336081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ar</w:t>
      </w:r>
      <w:r w:rsidRPr="00336081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0"/>
          <w:sz w:val="22"/>
          <w:szCs w:val="22"/>
          <w:lang w:val="fr-FR" w:eastAsia="en-US"/>
        </w:rPr>
        <w:t>recherche?</w:t>
      </w:r>
    </w:p>
    <w:p w14:paraId="21968139" w14:textId="77777777" w:rsidR="00336081" w:rsidRPr="00336081" w:rsidRDefault="00336081" w:rsidP="00C477F3">
      <w:pPr>
        <w:widowControl w:val="0"/>
        <w:autoSpaceDE w:val="0"/>
        <w:autoSpaceDN w:val="0"/>
        <w:spacing w:before="25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difi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ie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is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harg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l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or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cu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isqu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visib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érieux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nalys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bactériologiqu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ffectu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écrétio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spiratoir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habituelleme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llect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faç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otidienn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spiratio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chéal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idéré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m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chets.</w:t>
      </w:r>
    </w:p>
    <w:p w14:paraId="25E82FA4" w14:textId="77777777" w:rsidR="00336081" w:rsidRPr="00336081" w:rsidRDefault="00336081" w:rsidP="00C477F3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absenc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or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spira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chéa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trai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entila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canique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cu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lèv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pplémentai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alisé.</w:t>
      </w:r>
    </w:p>
    <w:p w14:paraId="57786870" w14:textId="77777777" w:rsidR="00336081" w:rsidRPr="00336081" w:rsidRDefault="00336081" w:rsidP="00C477F3">
      <w:pPr>
        <w:widowControl w:val="0"/>
        <w:autoSpaceDE w:val="0"/>
        <w:autoSpaceDN w:val="0"/>
        <w:spacing w:before="251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414B83ED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vont</w:t>
      </w:r>
      <w:r w:rsidRPr="00336081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venir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rélèvements</w:t>
      </w:r>
      <w:r w:rsidRPr="00336081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ffectués</w:t>
      </w:r>
      <w:r w:rsidRPr="00336081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" w:cs="Arial"/>
          <w:bCs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" w:cs="Arial"/>
          <w:bCs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091102E1" w14:textId="77777777" w:rsidR="00336081" w:rsidRPr="00336081" w:rsidRDefault="00336081" w:rsidP="00C477F3">
      <w:pPr>
        <w:widowControl w:val="0"/>
        <w:autoSpaceDE w:val="0"/>
        <w:autoSpaceDN w:val="0"/>
        <w:spacing w:before="251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lèveme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écrétion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iratoir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alisé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emier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emp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ervé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boratoir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crobiologi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hôpital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ichat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ù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ntralisé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ensembl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alyses.</w:t>
      </w:r>
    </w:p>
    <w:p w14:paraId="6CA814CD" w14:textId="77777777" w:rsidR="00336081" w:rsidRPr="00336081" w:rsidRDefault="00336081" w:rsidP="00C477F3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échantill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ervée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gelé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-80°C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nda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5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prè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i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ventuelle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ermett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tu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lémentaires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i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truite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ervatio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ssuré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i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vic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actériologi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hôpital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icha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lau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ernard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u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pervisio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urenc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RMEND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FEVRE.</w:t>
      </w:r>
    </w:p>
    <w:p w14:paraId="0732FCFA" w14:textId="77777777" w:rsidR="00336081" w:rsidRPr="00336081" w:rsidRDefault="00336081" w:rsidP="00C477F3">
      <w:pPr>
        <w:widowControl w:val="0"/>
        <w:autoSpaceDE w:val="0"/>
        <w:autoSpaceDN w:val="0"/>
        <w:spacing w:before="25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lastRenderedPageBreak/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chantillons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ect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d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ervé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ltérieur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i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rta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évolu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épiso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neumoni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osocomia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isq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cidive.</w:t>
      </w:r>
    </w:p>
    <w:p w14:paraId="4A1FCA14" w14:textId="77777777" w:rsidR="00336081" w:rsidRPr="00336081" w:rsidRDefault="00336081" w:rsidP="00C477F3">
      <w:pPr>
        <w:widowControl w:val="0"/>
        <w:autoSpaceDE w:val="0"/>
        <w:autoSpaceDN w:val="0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édica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biologiqu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ssoci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élèvement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ueilli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bas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ermetta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tomatisé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d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s.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cr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ecté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ueilli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alys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ecta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onymat.</w:t>
      </w:r>
    </w:p>
    <w:p w14:paraId="40983124" w14:textId="77777777" w:rsidR="00336081" w:rsidRPr="00336081" w:rsidRDefault="00336081" w:rsidP="00C477F3">
      <w:pPr>
        <w:widowControl w:val="0"/>
        <w:autoSpaceDE w:val="0"/>
        <w:autoSpaceDN w:val="0"/>
        <w:spacing w:before="249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l</w:t>
      </w:r>
      <w:r w:rsidRPr="00336081">
        <w:rPr>
          <w:rFonts w:eastAsia="Arial MT" w:cs="Arial MT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’y</w:t>
      </w:r>
      <w:r w:rsidRPr="00336081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ra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s</w:t>
      </w:r>
      <w:r w:rsidRPr="00336081">
        <w:rPr>
          <w:rFonts w:eastAsia="Arial MT" w:cs="Arial MT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génétique</w:t>
      </w:r>
      <w:r w:rsidRPr="00336081">
        <w:rPr>
          <w:rFonts w:eastAsia="Arial MT" w:cs="Arial MT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humaine</w:t>
      </w:r>
      <w:r w:rsidRPr="00336081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sentement</w:t>
      </w:r>
      <w:r w:rsidRPr="00336081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1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proche.</w:t>
      </w:r>
    </w:p>
    <w:p w14:paraId="468DE09D" w14:textId="0F080450" w:rsidR="00336081" w:rsidRPr="00336081" w:rsidRDefault="00336081" w:rsidP="00C477F3">
      <w:pPr>
        <w:widowControl w:val="0"/>
        <w:autoSpaceDE w:val="0"/>
        <w:autoSpaceDN w:val="0"/>
        <w:spacing w:before="81"/>
        <w:ind w:right="272"/>
        <w:jc w:val="both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ous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avez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ossibilité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tout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moment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mander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au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médecin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i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suit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roche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adre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" w:cs="Arial"/>
          <w:bCs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,</w:t>
      </w:r>
      <w:r w:rsidRPr="00336081">
        <w:rPr>
          <w:rFonts w:eastAsia="Arial" w:cs="Arial"/>
          <w:bCs/>
          <w:spacing w:val="40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destruction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ces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prélèvements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biologiques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ou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opposer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toute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utilisation</w:t>
      </w:r>
      <w:r w:rsidRPr="00336081">
        <w:rPr>
          <w:rFonts w:eastAsia="Arial" w:cs="Arial"/>
          <w:bCs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2"/>
          <w:w w:val="85"/>
          <w:sz w:val="22"/>
          <w:szCs w:val="22"/>
          <w:lang w:val="fr-FR" w:eastAsia="en-US"/>
        </w:rPr>
        <w:t>ultérieure.</w:t>
      </w:r>
    </w:p>
    <w:p w14:paraId="4BEED029" w14:textId="77777777" w:rsidR="00336081" w:rsidRPr="00336081" w:rsidRDefault="00336081" w:rsidP="00C477F3">
      <w:pPr>
        <w:widowControl w:val="0"/>
        <w:autoSpaceDE w:val="0"/>
        <w:autoSpaceDN w:val="0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5FEBBE71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ind w:left="1248" w:hanging="358"/>
        <w:rPr>
          <w:rFonts w:ascii="Arial" w:eastAsia="Arial" w:hAnsi="Arial" w:cs="Arial"/>
          <w:b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Si</w:t>
      </w:r>
      <w:r w:rsidRPr="00336081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proche</w:t>
      </w:r>
      <w:r w:rsidRPr="00336081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participe,</w:t>
      </w:r>
      <w:r w:rsidRPr="00336081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comment</w:t>
      </w:r>
      <w:r w:rsidRPr="00336081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vont</w:t>
      </w:r>
      <w:r w:rsidRPr="00336081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être</w:t>
      </w:r>
      <w:r w:rsidRPr="00336081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traitées</w:t>
      </w:r>
      <w:r w:rsidRPr="00336081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" w:cs="Arial"/>
          <w:spacing w:val="-1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recueillies</w:t>
      </w:r>
      <w:r w:rsidRPr="00336081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" w:cs="Arial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" w:cs="Arial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" w:cs="Arial"/>
          <w:spacing w:val="4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spacing w:val="-10"/>
          <w:w w:val="80"/>
          <w:sz w:val="22"/>
          <w:szCs w:val="22"/>
          <w:lang w:val="fr-FR" w:eastAsia="en-US"/>
        </w:rPr>
        <w:t>?</w:t>
      </w:r>
    </w:p>
    <w:p w14:paraId="71F5E956" w14:textId="77777777" w:rsidR="00336081" w:rsidRPr="00336081" w:rsidRDefault="00336081" w:rsidP="00C477F3">
      <w:pPr>
        <w:widowControl w:val="0"/>
        <w:autoSpaceDE w:val="0"/>
        <w:autoSpaceDN w:val="0"/>
        <w:spacing w:before="251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d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quel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l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posé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er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sonnelles</w:t>
      </w:r>
      <w:r w:rsidRPr="00336081">
        <w:rPr>
          <w:rFonts w:eastAsia="Arial MT" w:cs="Arial MT"/>
          <w:spacing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ê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œuv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P-HP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mote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sponsab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met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e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nalyse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résultats.</w:t>
      </w:r>
    </w:p>
    <w:p w14:paraId="020584DA" w14:textId="77777777" w:rsidR="00336081" w:rsidRPr="00336081" w:rsidRDefault="00336081" w:rsidP="00C477F3">
      <w:pPr>
        <w:widowControl w:val="0"/>
        <w:autoSpaceDE w:val="0"/>
        <w:autoSpaceDN w:val="0"/>
        <w:ind w:right="273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écessair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alisatio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pond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issio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'intérê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ublic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nvesti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P-HP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an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’établissemen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blic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nté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ospitalo-universitaire.</w:t>
      </w:r>
    </w:p>
    <w:p w14:paraId="28C6555F" w14:textId="77777777" w:rsidR="00336081" w:rsidRPr="00336081" w:rsidRDefault="00336081" w:rsidP="00C477F3">
      <w:pPr>
        <w:widowControl w:val="0"/>
        <w:autoSpaceDE w:val="0"/>
        <w:autoSpaceDN w:val="0"/>
        <w:spacing w:before="21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5BC5DD80" w14:textId="77777777" w:rsidR="00336081" w:rsidRPr="00336081" w:rsidRDefault="00336081" w:rsidP="00C477F3">
      <w:pPr>
        <w:widowControl w:val="0"/>
        <w:autoSpaceDE w:val="0"/>
        <w:autoSpaceDN w:val="0"/>
        <w:spacing w:line="211" w:lineRule="auto"/>
        <w:ind w:right="272"/>
        <w:jc w:val="both"/>
        <w:rPr>
          <w:rFonts w:ascii="Segoe UI Symbol" w:eastAsia="Arial MT" w:hAnsi="Segoe UI Symbol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in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ical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cerna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ransmis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mote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ersonn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enair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gissa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mpte,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France</w:t>
      </w:r>
      <w:r w:rsidRPr="00336081">
        <w:rPr>
          <w:rFonts w:ascii="Segoe UI Symbol" w:eastAsia="Arial MT" w:hAnsi="Segoe UI Symbol" w:cs="Arial MT"/>
          <w:w w:val="80"/>
          <w:sz w:val="22"/>
          <w:szCs w:val="22"/>
          <w:lang w:val="fr-FR" w:eastAsia="en-US"/>
        </w:rPr>
        <w:t>.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dentifi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uméro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enregistrement.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ro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également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ditio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ssura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fidentialité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êt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transmis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utorité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anté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françaises</w:t>
      </w:r>
      <w:r w:rsidRPr="00336081">
        <w:rPr>
          <w:rFonts w:ascii="Segoe UI Symbol" w:eastAsia="Arial MT" w:hAnsi="Segoe UI Symbol" w:cs="Arial MT"/>
          <w:spacing w:val="-2"/>
          <w:w w:val="85"/>
          <w:sz w:val="22"/>
          <w:szCs w:val="22"/>
          <w:lang w:val="fr-FR" w:eastAsia="en-US"/>
        </w:rPr>
        <w:t>.</w:t>
      </w:r>
    </w:p>
    <w:p w14:paraId="50CF6CFD" w14:textId="77777777" w:rsidR="00336081" w:rsidRPr="00336081" w:rsidRDefault="00336081" w:rsidP="00C477F3">
      <w:pPr>
        <w:widowControl w:val="0"/>
        <w:autoSpaceDE w:val="0"/>
        <w:autoSpaceDN w:val="0"/>
        <w:spacing w:before="248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ica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a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cumente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ssie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torité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étent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o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êt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nsmise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dustriel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fi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’u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lu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rand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mbr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tient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isse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bénéficier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nsmissio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ait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dition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ssuran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identialité.</w:t>
      </w:r>
    </w:p>
    <w:p w14:paraId="4094F88E" w14:textId="77777777" w:rsidR="00336081" w:rsidRPr="00336081" w:rsidRDefault="00336081" w:rsidP="00C477F3">
      <w:pPr>
        <w:widowControl w:val="0"/>
        <w:autoSpaceDE w:val="0"/>
        <w:autoSpaceDN w:val="0"/>
        <w:spacing w:before="252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o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êtr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ltérieur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alys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lémentair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sent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aboratio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vec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tenair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ivé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blics,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ranc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étranger,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ditio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ssuran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identialité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êm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iveau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tectio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égislatio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uropéenne.</w:t>
      </w:r>
    </w:p>
    <w:p w14:paraId="2E1046D7" w14:textId="77777777" w:rsidR="00336081" w:rsidRPr="00336081" w:rsidRDefault="00336081" w:rsidP="00C477F3">
      <w:pPr>
        <w:widowControl w:val="0"/>
        <w:autoSpaceDE w:val="0"/>
        <w:autoSpaceDN w:val="0"/>
        <w:spacing w:line="242" w:lineRule="auto"/>
        <w:ind w:right="274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ez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ppose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ou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men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utilisatio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ltérieur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5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5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cadre</w:t>
      </w:r>
      <w:r w:rsidRPr="00336081">
        <w:rPr>
          <w:rFonts w:eastAsia="Arial MT" w:cs="Arial MT"/>
          <w:spacing w:val="-5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7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pacing w:val="-5"/>
          <w:w w:val="9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recherche.</w:t>
      </w:r>
    </w:p>
    <w:p w14:paraId="417A651F" w14:textId="77777777" w:rsidR="00336081" w:rsidRPr="00336081" w:rsidRDefault="00336081" w:rsidP="00C477F3">
      <w:pPr>
        <w:widowControl w:val="0"/>
        <w:autoSpaceDE w:val="0"/>
        <w:autoSpaceDN w:val="0"/>
        <w:spacing w:before="244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nserv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uré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tricteme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nécessai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roportionné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finalité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lles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erv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ystèm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informati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sponsab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usqu’à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ux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ns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rès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rniè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blicati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</w:p>
    <w:p w14:paraId="0F8626E3" w14:textId="77777777" w:rsidR="00336081" w:rsidRPr="00336081" w:rsidRDefault="00336081" w:rsidP="00C477F3">
      <w:pPr>
        <w:widowControl w:val="0"/>
        <w:autoSpaceDE w:val="0"/>
        <w:autoSpaceDN w:val="0"/>
        <w:spacing w:before="25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suite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rchivées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elon</w:t>
      </w:r>
      <w:r w:rsidRPr="00336081">
        <w:rPr>
          <w:rFonts w:eastAsia="Arial MT" w:cs="Arial MT"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églementation</w:t>
      </w:r>
      <w:r w:rsidRPr="00336081">
        <w:rPr>
          <w:rFonts w:eastAsia="Arial MT" w:cs="Arial MT"/>
          <w:spacing w:val="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0"/>
          <w:sz w:val="22"/>
          <w:szCs w:val="22"/>
          <w:lang w:val="fr-FR" w:eastAsia="en-US"/>
        </w:rPr>
        <w:t>vigueur.</w:t>
      </w:r>
    </w:p>
    <w:p w14:paraId="288E9707" w14:textId="77777777" w:rsidR="00336081" w:rsidRPr="00336081" w:rsidRDefault="00336081" w:rsidP="00C477F3">
      <w:pPr>
        <w:widowControl w:val="0"/>
        <w:autoSpaceDE w:val="0"/>
        <w:autoSpaceDN w:val="0"/>
        <w:spacing w:before="251" w:line="252" w:lineRule="exact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ichier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formatique</w:t>
      </w:r>
      <w:r w:rsidRPr="00336081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</w:t>
      </w:r>
      <w:r w:rsidRPr="00336081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is</w:t>
      </w:r>
      <w:r w:rsidRPr="00336081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œuvre</w:t>
      </w:r>
      <w:r w:rsidRPr="00336081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ormément</w:t>
      </w:r>
      <w:r w:rsidRPr="00336081">
        <w:rPr>
          <w:rFonts w:eastAsia="Arial MT" w:cs="Arial MT"/>
          <w:spacing w:val="18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19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èglementation</w:t>
      </w:r>
      <w:r w:rsidRPr="00336081">
        <w:rPr>
          <w:rFonts w:eastAsia="Arial MT" w:cs="Arial MT"/>
          <w:spacing w:val="2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rançaise</w:t>
      </w:r>
      <w:r w:rsidRPr="00336081">
        <w:rPr>
          <w:rFonts w:eastAsia="Arial MT" w:cs="Arial MT"/>
          <w:spacing w:val="17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4"/>
          <w:w w:val="85"/>
          <w:sz w:val="22"/>
          <w:szCs w:val="22"/>
          <w:lang w:val="fr-FR" w:eastAsia="en-US"/>
        </w:rPr>
        <w:t>(loi</w:t>
      </w:r>
    </w:p>
    <w:p w14:paraId="0144A2BE" w14:textId="77777777" w:rsidR="00336081" w:rsidRPr="00336081" w:rsidRDefault="00336081" w:rsidP="00C477F3">
      <w:pPr>
        <w:widowControl w:val="0"/>
        <w:autoSpaceDE w:val="0"/>
        <w:autoSpaceDN w:val="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«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nformatiqu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iberté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»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difiée)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uropéenn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Règl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énéral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tecti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-RGPD).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sposez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u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accès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tification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imitatio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opposition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uvert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cr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fessionnel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utilisé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adr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.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roit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’exercent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prè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eci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arg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ul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naî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dentité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identifié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emièr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g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se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cument).</w:t>
      </w:r>
    </w:p>
    <w:p w14:paraId="4123F32B" w14:textId="77777777" w:rsidR="00336081" w:rsidRPr="00336081" w:rsidRDefault="00336081" w:rsidP="00C477F3">
      <w:pPr>
        <w:widowControl w:val="0"/>
        <w:autoSpaceDE w:val="0"/>
        <w:autoSpaceDN w:val="0"/>
        <w:spacing w:before="250"/>
        <w:ind w:right="272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i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cidez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arrêter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ticipati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ueilli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écédem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rrê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formé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glementation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clusiv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bjectif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ffet,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ffac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ai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sceptibl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promettr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alidité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s,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bsolume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ltérieur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n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tr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</w:p>
    <w:p w14:paraId="1B348F8B" w14:textId="77777777" w:rsidR="00336081" w:rsidRPr="00336081" w:rsidRDefault="00336081" w:rsidP="00C477F3">
      <w:pPr>
        <w:widowControl w:val="0"/>
        <w:autoSpaceDE w:val="0"/>
        <w:autoSpaceDN w:val="0"/>
        <w:spacing w:before="250"/>
        <w:ind w:right="27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fficultés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exercic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s,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ez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isir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légué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tection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P-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lastRenderedPageBreak/>
        <w:t>HP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dress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vant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: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hyperlink r:id="rId15">
        <w:proofErr w:type="spellStart"/>
        <w:r w:rsidRPr="00336081">
          <w:rPr>
            <w:rFonts w:ascii="Arial MT" w:eastAsia="Arial MT" w:hAnsi="Arial MT" w:cs="Arial MT"/>
            <w:color w:val="0000FF"/>
            <w:w w:val="85"/>
            <w:sz w:val="22"/>
            <w:szCs w:val="22"/>
            <w:u w:val="single" w:color="0000FF"/>
            <w:lang w:val="fr-FR" w:eastAsia="en-US"/>
          </w:rPr>
          <w:t>protection.donnees.dsi@aphp.fr</w:t>
        </w:r>
        <w:proofErr w:type="spellEnd"/>
        <w:r w:rsidRPr="00336081">
          <w:rPr>
            <w:rFonts w:ascii="Arial MT" w:eastAsia="Arial MT" w:hAnsi="Arial MT" w:cs="Arial MT"/>
            <w:w w:val="85"/>
            <w:sz w:val="22"/>
            <w:szCs w:val="22"/>
            <w:lang w:val="fr-FR" w:eastAsia="en-US"/>
          </w:rPr>
          <w:t>,</w:t>
        </w:r>
      </w:hyperlink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r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otam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plique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i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our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o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sposez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NIL.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ez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égaleme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xercer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clamatio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rectement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prè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NIL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po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lu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informatio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jet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ndez-vou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i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hyperlink r:id="rId16">
        <w:r w:rsidRPr="00336081">
          <w:rPr>
            <w:rFonts w:ascii="Arial MT" w:eastAsia="Arial MT" w:hAnsi="Arial MT" w:cs="Arial MT"/>
            <w:color w:val="0000FF"/>
            <w:w w:val="85"/>
            <w:sz w:val="22"/>
            <w:szCs w:val="22"/>
            <w:u w:val="single" w:color="0000FF"/>
            <w:lang w:val="fr-FR" w:eastAsia="en-US"/>
          </w:rPr>
          <w:t>www.cnil.fr</w:t>
        </w:r>
      </w:hyperlink>
      <w:r w:rsidRPr="00336081">
        <w:rPr>
          <w:rFonts w:eastAsia="Arial MT" w:cs="Arial MT"/>
          <w:color w:val="0000FF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).</w:t>
      </w:r>
    </w:p>
    <w:p w14:paraId="4A737B0C" w14:textId="77777777" w:rsidR="00336081" w:rsidRPr="00336081" w:rsidRDefault="00336081" w:rsidP="00C477F3">
      <w:pPr>
        <w:widowControl w:val="0"/>
        <w:autoSpaceDE w:val="0"/>
        <w:autoSpaceDN w:val="0"/>
        <w:spacing w:before="249"/>
        <w:rPr>
          <w:rFonts w:ascii="Arial MT" w:eastAsia="Arial MT" w:hAnsi="Arial MT" w:cs="Arial MT"/>
          <w:sz w:val="22"/>
          <w:szCs w:val="22"/>
          <w:lang w:val="fr-FR" w:eastAsia="en-US"/>
        </w:rPr>
      </w:pPr>
    </w:p>
    <w:p w14:paraId="4B445400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spacing w:before="1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omment</w:t>
      </w:r>
      <w:r w:rsidRPr="00336081">
        <w:rPr>
          <w:rFonts w:eastAsia="Arial" w:cs="Arial"/>
          <w:bCs/>
          <w:spacing w:val="7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" w:cs="Arial"/>
          <w:bCs/>
          <w:spacing w:val="7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" w:cs="Arial"/>
          <w:bCs/>
          <w:spacing w:val="8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st-elle</w:t>
      </w:r>
      <w:r w:rsidRPr="00336081">
        <w:rPr>
          <w:rFonts w:eastAsia="Arial" w:cs="Arial"/>
          <w:bCs/>
          <w:spacing w:val="7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encadrée</w:t>
      </w:r>
      <w:r w:rsidRPr="00336081">
        <w:rPr>
          <w:rFonts w:eastAsia="Arial" w:cs="Arial"/>
          <w:bCs/>
          <w:spacing w:val="8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17575945" w14:textId="77777777" w:rsidR="00336081" w:rsidRPr="00336081" w:rsidRDefault="00336081" w:rsidP="00C477F3">
      <w:pPr>
        <w:widowControl w:val="0"/>
        <w:autoSpaceDE w:val="0"/>
        <w:autoSpaceDN w:val="0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0D087AAB" w14:textId="77777777" w:rsidR="00336081" w:rsidRPr="00336081" w:rsidRDefault="00336081" w:rsidP="00C477F3">
      <w:pPr>
        <w:widowControl w:val="0"/>
        <w:autoSpaceDE w:val="0"/>
        <w:autoSpaceDN w:val="0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AP-HP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i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out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esure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ener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formé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ispositions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té</w:t>
      </w:r>
      <w:r w:rsidRPr="00336081">
        <w:rPr>
          <w:rFonts w:eastAsia="Arial MT" w:cs="Arial MT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ubli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plicabl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x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impliquant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ersonn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humaine.</w:t>
      </w:r>
    </w:p>
    <w:p w14:paraId="1956BA5B" w14:textId="77777777" w:rsidR="00336081" w:rsidRPr="00336081" w:rsidRDefault="00336081" w:rsidP="00C477F3">
      <w:pPr>
        <w:widowControl w:val="0"/>
        <w:autoSpaceDE w:val="0"/>
        <w:autoSpaceDN w:val="0"/>
        <w:spacing w:before="250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P-HP</w:t>
      </w:r>
      <w:r w:rsidRPr="00336081">
        <w:rPr>
          <w:rFonts w:eastAsia="Arial MT" w:cs="Arial MT"/>
          <w:spacing w:val="1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obtenu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vis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avorable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mité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Ethique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RLF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(Société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animation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ngue</w:t>
      </w:r>
      <w:r w:rsidRPr="00336081">
        <w:rPr>
          <w:rFonts w:eastAsia="Arial MT" w:cs="Arial MT"/>
          <w:spacing w:val="16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rançaise)</w:t>
      </w:r>
      <w:r w:rsidRPr="00336081">
        <w:rPr>
          <w:rFonts w:eastAsia="Arial MT" w:cs="Arial MT"/>
          <w:spacing w:val="1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90"/>
          <w:sz w:val="22"/>
          <w:szCs w:val="22"/>
          <w:lang w:val="fr-FR" w:eastAsia="en-US"/>
        </w:rPr>
        <w:t>20/09/2022</w:t>
      </w:r>
    </w:p>
    <w:p w14:paraId="0F761AB8" w14:textId="77777777" w:rsidR="00336081" w:rsidRPr="00336081" w:rsidRDefault="00336081" w:rsidP="00C477F3">
      <w:pPr>
        <w:widowControl w:val="0"/>
        <w:numPr>
          <w:ilvl w:val="0"/>
          <w:numId w:val="13"/>
        </w:numPr>
        <w:tabs>
          <w:tab w:val="left" w:pos="1248"/>
        </w:tabs>
        <w:autoSpaceDE w:val="0"/>
        <w:autoSpaceDN w:val="0"/>
        <w:spacing w:before="85"/>
        <w:ind w:left="1248" w:hanging="358"/>
        <w:rPr>
          <w:rFonts w:ascii="Arial" w:eastAsia="Arial" w:hAnsi="Arial" w:cs="Arial"/>
          <w:b/>
          <w:bCs/>
          <w:sz w:val="22"/>
          <w:szCs w:val="22"/>
          <w:lang w:val="fr-FR" w:eastAsia="en-US"/>
        </w:rPr>
      </w:pP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Quels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sont</w:t>
      </w:r>
      <w:r w:rsidRPr="00336081">
        <w:rPr>
          <w:rFonts w:eastAsia="Arial" w:hAnsi="Arial" w:cs="Arial"/>
          <w:bCs/>
          <w:spacing w:val="-1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les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roits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" w:hAnsi="Arial" w:cs="Arial"/>
          <w:bCs/>
          <w:spacing w:val="3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w w:val="80"/>
          <w:sz w:val="22"/>
          <w:szCs w:val="22"/>
          <w:lang w:val="fr-FR" w:eastAsia="en-US"/>
        </w:rPr>
        <w:t>proche</w:t>
      </w:r>
      <w:r w:rsidRPr="00336081">
        <w:rPr>
          <w:rFonts w:eastAsia="Arial" w:hAnsi="Arial" w:cs="Arial"/>
          <w:bCs/>
          <w:spacing w:val="2"/>
          <w:sz w:val="22"/>
          <w:szCs w:val="22"/>
          <w:lang w:val="fr-FR" w:eastAsia="en-US"/>
        </w:rPr>
        <w:t xml:space="preserve"> </w:t>
      </w:r>
      <w:r w:rsidRPr="00336081">
        <w:rPr>
          <w:rFonts w:ascii="Arial" w:eastAsia="Arial" w:hAnsi="Arial" w:cs="Arial"/>
          <w:b/>
          <w:bCs/>
          <w:spacing w:val="-10"/>
          <w:w w:val="80"/>
          <w:sz w:val="22"/>
          <w:szCs w:val="22"/>
          <w:lang w:val="fr-FR" w:eastAsia="en-US"/>
        </w:rPr>
        <w:t>?</w:t>
      </w:r>
    </w:p>
    <w:p w14:paraId="40EBC7C1" w14:textId="77777777" w:rsidR="00336081" w:rsidRPr="00336081" w:rsidRDefault="00336081" w:rsidP="00C477F3">
      <w:pPr>
        <w:widowControl w:val="0"/>
        <w:autoSpaceDE w:val="0"/>
        <w:autoSpaceDN w:val="0"/>
        <w:spacing w:before="1"/>
        <w:rPr>
          <w:rFonts w:ascii="Arial" w:eastAsia="Arial MT" w:hAnsi="Arial MT" w:cs="Arial MT"/>
          <w:b/>
          <w:sz w:val="22"/>
          <w:szCs w:val="22"/>
          <w:lang w:val="fr-FR" w:eastAsia="en-US"/>
        </w:rPr>
      </w:pPr>
    </w:p>
    <w:p w14:paraId="305B18D2" w14:textId="77777777" w:rsidR="00336081" w:rsidRPr="00336081" w:rsidRDefault="00336081" w:rsidP="00C477F3">
      <w:pPr>
        <w:widowControl w:val="0"/>
        <w:autoSpaceDE w:val="0"/>
        <w:autoSpaceDN w:val="0"/>
        <w:ind w:right="130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ticipat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ntière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ib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lontaire.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écisio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n’entraîner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cu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réjudic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alité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i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’il/ell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st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roit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’attendre.</w:t>
      </w:r>
    </w:p>
    <w:p w14:paraId="31D404BC" w14:textId="77777777" w:rsidR="00336081" w:rsidRPr="00336081" w:rsidRDefault="00336081" w:rsidP="00C477F3">
      <w:pPr>
        <w:widowControl w:val="0"/>
        <w:autoSpaceDE w:val="0"/>
        <w:autoSpaceDN w:val="0"/>
        <w:spacing w:before="250"/>
        <w:ind w:right="130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rrez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tou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ong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mande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informatio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oncerna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anté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insi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qu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explication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éroul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/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t.</w:t>
      </w:r>
    </w:p>
    <w:p w14:paraId="2DC66EF9" w14:textId="77777777" w:rsidR="00336081" w:rsidRPr="00336081" w:rsidRDefault="00336081" w:rsidP="00C477F3">
      <w:pPr>
        <w:widowControl w:val="0"/>
        <w:autoSpaceDE w:val="0"/>
        <w:autoSpaceDN w:val="0"/>
        <w:spacing w:before="252"/>
        <w:ind w:right="129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vez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tirer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ou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omen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articipatio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ns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justification,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n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équenc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t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traiteme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ni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alité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i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ui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fourni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n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nséquence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r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lati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vec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on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.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iss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trait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l/ell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urr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êt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suivi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êm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équip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médicale.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as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ollect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jusqu’au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trai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eront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utilisé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our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nalys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1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</w:p>
    <w:p w14:paraId="309C15A8" w14:textId="77777777" w:rsidR="00336081" w:rsidRPr="00336081" w:rsidRDefault="00336081" w:rsidP="00C477F3">
      <w:pPr>
        <w:widowControl w:val="0"/>
        <w:autoSpaceDE w:val="0"/>
        <w:autoSpaceDN w:val="0"/>
        <w:spacing w:before="251"/>
        <w:ind w:right="13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’issu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et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prè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analys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lativ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echerche,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pourrez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être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informé(e)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spacing w:val="-2"/>
          <w:w w:val="85"/>
          <w:sz w:val="22"/>
          <w:szCs w:val="22"/>
          <w:lang w:val="fr-FR" w:eastAsia="en-US"/>
        </w:rPr>
        <w:t>résultats</w:t>
      </w:r>
      <w:r w:rsidRPr="00336081">
        <w:rPr>
          <w:rFonts w:eastAsia="Arial MT" w:cs="Arial MT"/>
          <w:spacing w:val="-2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globaux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mandan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u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médeci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qui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uit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roch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an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adr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ett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recherche.</w:t>
      </w:r>
    </w:p>
    <w:p w14:paraId="6EF7A7A5" w14:textId="77777777" w:rsidR="00336081" w:rsidRPr="00336081" w:rsidRDefault="00336081" w:rsidP="00C477F3">
      <w:pPr>
        <w:widowControl w:val="0"/>
        <w:autoSpaceDE w:val="0"/>
        <w:autoSpaceDN w:val="0"/>
        <w:spacing w:before="250"/>
        <w:ind w:right="131"/>
        <w:jc w:val="both"/>
        <w:rPr>
          <w:rFonts w:ascii="Arial MT" w:eastAsia="Arial MT" w:hAnsi="Arial MT" w:cs="Arial MT"/>
          <w:sz w:val="22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u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ouvez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égale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accéde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irectement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ou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par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intermédiai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’u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médecin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votr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choix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l’ensembl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0"/>
          <w:sz w:val="22"/>
          <w:szCs w:val="22"/>
          <w:lang w:val="fr-FR" w:eastAsia="en-US"/>
        </w:rPr>
        <w:t>données</w:t>
      </w:r>
      <w:r w:rsidRPr="00336081">
        <w:rPr>
          <w:rFonts w:eastAsia="Arial MT" w:cs="Arial MT"/>
          <w:w w:val="80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lligé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e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application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s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ispositions</w:t>
      </w:r>
      <w:r w:rsidRPr="00336081">
        <w:rPr>
          <w:rFonts w:eastAsia="Arial MT" w:cs="Arial MT"/>
          <w:spacing w:val="-3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’article</w:t>
      </w:r>
      <w:r w:rsidRPr="00336081">
        <w:rPr>
          <w:rFonts w:eastAsia="Arial MT" w:cs="Arial MT"/>
          <w:spacing w:val="-5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1111-7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u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Code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de</w:t>
      </w:r>
      <w:r w:rsidRPr="00336081">
        <w:rPr>
          <w:rFonts w:eastAsia="Arial MT" w:cs="Arial MT"/>
          <w:spacing w:val="-6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la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Santé</w:t>
      </w:r>
      <w:r w:rsidRPr="00336081">
        <w:rPr>
          <w:rFonts w:eastAsia="Arial MT" w:cs="Arial MT"/>
          <w:spacing w:val="-4"/>
          <w:w w:val="85"/>
          <w:sz w:val="22"/>
          <w:szCs w:val="22"/>
          <w:lang w:val="fr-FR" w:eastAsia="en-US"/>
        </w:rPr>
        <w:t xml:space="preserve"> </w:t>
      </w:r>
      <w:r w:rsidRPr="00336081">
        <w:rPr>
          <w:rFonts w:ascii="Arial MT" w:eastAsia="Arial MT" w:hAnsi="Arial MT" w:cs="Arial MT"/>
          <w:w w:val="85"/>
          <w:sz w:val="22"/>
          <w:szCs w:val="22"/>
          <w:lang w:val="fr-FR" w:eastAsia="en-US"/>
        </w:rPr>
        <w:t>Publique.</w:t>
      </w:r>
    </w:p>
    <w:p w14:paraId="2DE74813" w14:textId="77777777" w:rsidR="00336081" w:rsidRPr="00336081" w:rsidRDefault="00336081" w:rsidP="00C477F3">
      <w:pPr>
        <w:widowControl w:val="0"/>
        <w:autoSpaceDE w:val="0"/>
        <w:autoSpaceDN w:val="0"/>
        <w:rPr>
          <w:rFonts w:ascii="Arial MT" w:eastAsia="Arial MT" w:hAnsi="Arial MT" w:cs="Arial MT"/>
          <w:sz w:val="20"/>
          <w:szCs w:val="22"/>
          <w:lang w:val="fr-FR" w:eastAsia="en-US"/>
        </w:rPr>
      </w:pPr>
    </w:p>
    <w:p w14:paraId="1CC4C05E" w14:textId="77777777" w:rsidR="00336081" w:rsidRPr="00336081" w:rsidRDefault="00336081" w:rsidP="00C477F3">
      <w:pPr>
        <w:widowControl w:val="0"/>
        <w:autoSpaceDE w:val="0"/>
        <w:autoSpaceDN w:val="0"/>
        <w:rPr>
          <w:rFonts w:ascii="Arial MT" w:eastAsia="Arial MT" w:hAnsi="Arial MT" w:cs="Arial MT"/>
          <w:sz w:val="20"/>
          <w:szCs w:val="22"/>
          <w:lang w:val="fr-FR" w:eastAsia="en-US"/>
        </w:rPr>
      </w:pPr>
    </w:p>
    <w:p w14:paraId="4314AA38" w14:textId="77777777" w:rsidR="00336081" w:rsidRPr="00336081" w:rsidRDefault="00336081" w:rsidP="00C477F3">
      <w:pPr>
        <w:widowControl w:val="0"/>
        <w:autoSpaceDE w:val="0"/>
        <w:autoSpaceDN w:val="0"/>
        <w:spacing w:before="61"/>
        <w:rPr>
          <w:rFonts w:ascii="Arial MT" w:eastAsia="Arial MT" w:hAnsi="Arial MT" w:cs="Arial MT"/>
          <w:sz w:val="20"/>
          <w:szCs w:val="22"/>
          <w:lang w:val="fr-FR" w:eastAsia="en-US"/>
        </w:rPr>
      </w:pPr>
      <w:r w:rsidRPr="00336081">
        <w:rPr>
          <w:rFonts w:ascii="Arial MT" w:eastAsia="Arial MT" w:hAnsi="Arial MT" w:cs="Arial MT"/>
          <w:noProof/>
          <w:sz w:val="20"/>
          <w:szCs w:val="22"/>
          <w:lang w:val="fr-FR" w:eastAsia="en-US"/>
        </w:rPr>
        <mc:AlternateContent>
          <mc:Choice Requires="wps">
            <w:drawing>
              <wp:anchor distT="0" distB="0" distL="0" distR="0" simplePos="0" relativeHeight="251665408" behindDoc="1" locked="0" layoutInCell="1" allowOverlap="1" wp14:anchorId="75398722" wp14:editId="3B0214B8">
                <wp:simplePos x="0" y="0"/>
                <wp:positionH relativeFrom="page">
                  <wp:posOffset>396239</wp:posOffset>
                </wp:positionH>
                <wp:positionV relativeFrom="paragraph">
                  <wp:posOffset>203537</wp:posOffset>
                </wp:positionV>
                <wp:extent cx="6608445" cy="2781300"/>
                <wp:effectExtent l="0" t="0" r="0" b="0"/>
                <wp:wrapTopAndBottom/>
                <wp:docPr id="17" name="Text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6608445" cy="2781300"/>
                        </a:xfrm>
                        <a:prstGeom prst="rect">
                          <a:avLst/>
                        </a:prstGeom>
                        <a:ln w="6095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txbx>
                        <w:txbxContent>
                          <w:p w14:paraId="0C365A77" w14:textId="77777777" w:rsidR="00336081" w:rsidRDefault="00336081" w:rsidP="00336081">
                            <w:pPr>
                              <w:pStyle w:val="Corpsdetexte"/>
                            </w:pPr>
                          </w:p>
                          <w:p w14:paraId="1C3946EC" w14:textId="77777777" w:rsidR="00336081" w:rsidRDefault="00336081" w:rsidP="00336081">
                            <w:pPr>
                              <w:pStyle w:val="Corpsdetexte"/>
                              <w:spacing w:before="30"/>
                            </w:pPr>
                          </w:p>
                          <w:p w14:paraId="5C628E58" w14:textId="77777777" w:rsidR="00336081" w:rsidRPr="00336081" w:rsidRDefault="00336081" w:rsidP="00336081">
                            <w:pPr>
                              <w:tabs>
                                <w:tab w:val="left" w:pos="9219"/>
                              </w:tabs>
                              <w:spacing w:before="1"/>
                              <w:rPr>
                                <w:lang w:val="fr-FR"/>
                              </w:rPr>
                            </w:pP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Nom/Prénom/Identifiant</w:t>
                            </w:r>
                            <w:r w:rsidRPr="00336081">
                              <w:rPr>
                                <w:spacing w:val="-10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u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patient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: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sz w:val="22"/>
                                <w:u w:val="thick"/>
                                <w:lang w:val="fr-FR"/>
                              </w:rPr>
                              <w:tab/>
                            </w:r>
                          </w:p>
                          <w:p w14:paraId="4BFBB22A" w14:textId="77777777" w:rsidR="00336081" w:rsidRDefault="00336081" w:rsidP="00336081">
                            <w:pPr>
                              <w:pStyle w:val="Corpsdetexte"/>
                              <w:spacing w:before="16"/>
                              <w:rPr>
                                <w:rFonts w:ascii="Times New Roman"/>
                              </w:rPr>
                            </w:pPr>
                          </w:p>
                          <w:p w14:paraId="11EEDA30" w14:textId="77777777" w:rsidR="00336081" w:rsidRPr="00336081" w:rsidRDefault="00336081" w:rsidP="00336081">
                            <w:pPr>
                              <w:spacing w:line="480" w:lineRule="auto"/>
                              <w:ind w:right="4428"/>
                              <w:rPr>
                                <w:rFonts w:ascii="Calibri" w:hAnsi="Calibri"/>
                                <w:b/>
                                <w:lang w:val="fr-FR"/>
                              </w:rPr>
                            </w:pP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ate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e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élivrance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de</w:t>
                            </w:r>
                            <w:r w:rsidRPr="00336081">
                              <w:rPr>
                                <w:spacing w:val="-10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l’information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: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/</w:t>
                            </w:r>
                            <w:r w:rsidRPr="00336081">
                              <w:rPr>
                                <w:spacing w:val="-6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/</w:t>
                            </w:r>
                            <w:r w:rsidRPr="00336081">
                              <w:rPr>
                                <w:spacing w:val="-6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_</w:t>
                            </w:r>
                            <w:r w:rsidRPr="00336081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Opposition</w:t>
                            </w:r>
                            <w:r w:rsidRPr="00336081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exprimée</w:t>
                            </w:r>
                            <w:r w:rsidRPr="00336081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:</w:t>
                            </w:r>
                            <w:r w:rsidRPr="00336081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Segoe UI Symbol" w:hAnsi="Segoe UI Symbol"/>
                                <w:sz w:val="22"/>
                                <w:lang w:val="fr-FR"/>
                              </w:rPr>
                              <w:t>☐</w:t>
                            </w:r>
                            <w:r w:rsidRPr="00336081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Oui</w:t>
                            </w:r>
                            <w:r w:rsidRPr="00336081">
                              <w:rPr>
                                <w:spacing w:val="80"/>
                                <w:w w:val="150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Segoe UI Symbol" w:hAnsi="Segoe UI Symbol"/>
                                <w:sz w:val="22"/>
                                <w:lang w:val="fr-FR"/>
                              </w:rPr>
                              <w:t>☐</w:t>
                            </w:r>
                            <w:r w:rsidRPr="00336081">
                              <w:rPr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 w:hAnsi="Calibri"/>
                                <w:b/>
                                <w:sz w:val="22"/>
                                <w:lang w:val="fr-FR"/>
                              </w:rPr>
                              <w:t>Non</w:t>
                            </w:r>
                          </w:p>
                          <w:p w14:paraId="1335309E" w14:textId="77777777" w:rsidR="00336081" w:rsidRPr="00336081" w:rsidRDefault="00336081" w:rsidP="00336081">
                            <w:pPr>
                              <w:spacing w:line="268" w:lineRule="exact"/>
                              <w:rPr>
                                <w:rFonts w:ascii="Calibri"/>
                                <w:b/>
                                <w:lang w:val="fr-FR"/>
                              </w:rPr>
                            </w:pP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Signature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du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responsable</w:t>
                            </w:r>
                            <w:r w:rsidRPr="00336081">
                              <w:rPr>
                                <w:spacing w:val="-11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de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la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consultation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/</w:t>
                            </w:r>
                            <w:r w:rsidRPr="00336081">
                              <w:rPr>
                                <w:spacing w:val="-9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du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z w:val="22"/>
                                <w:lang w:val="fr-FR"/>
                              </w:rPr>
                              <w:t>service</w:t>
                            </w:r>
                            <w:r w:rsidRPr="00336081">
                              <w:rPr>
                                <w:spacing w:val="-8"/>
                                <w:sz w:val="22"/>
                                <w:lang w:val="fr-FR"/>
                              </w:rPr>
                              <w:t xml:space="preserve"> </w:t>
                            </w:r>
                            <w:r w:rsidRPr="00336081">
                              <w:rPr>
                                <w:rFonts w:ascii="Calibri"/>
                                <w:b/>
                                <w:spacing w:val="-10"/>
                                <w:sz w:val="22"/>
                                <w:lang w:val="fr-FR"/>
                              </w:rPr>
                              <w:t>: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5398722" id="_x0000_s1029" type="#_x0000_t202" style="position:absolute;margin-left:31.2pt;margin-top:16.05pt;width:520.35pt;height:219pt;z-index:-251651072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" filled="f" strokeweight=".16931mm">
                <v:path arrowok="t"/>
                <v:textbox inset="0,0,0,0">
                  <w:txbxContent>
                    <w:p w14:paraId="0C365A77" w14:textId="77777777" w:rsidR="00336081" w:rsidRDefault="00336081" w:rsidP="00336081">
                      <w:pPr>
                        <w:pStyle w:val="Corpsdetexte"/>
                      </w:pPr>
                    </w:p>
                    <w:p w14:paraId="1C3946EC" w14:textId="77777777" w:rsidR="00336081" w:rsidRDefault="00336081" w:rsidP="00336081">
                      <w:pPr>
                        <w:pStyle w:val="Corpsdetexte"/>
                        <w:spacing w:before="30"/>
                      </w:pPr>
                    </w:p>
                    <w:p w14:paraId="5C628E58" w14:textId="77777777" w:rsidR="00336081" w:rsidRPr="00336081" w:rsidRDefault="00336081" w:rsidP="00336081">
                      <w:pPr>
                        <w:tabs>
                          <w:tab w:val="left" w:pos="9219"/>
                        </w:tabs>
                        <w:spacing w:before="1"/>
                        <w:rPr>
                          <w:lang w:val="fr-FR"/>
                        </w:rPr>
                      </w:pP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Nom/Prénom/Identifiant</w:t>
                      </w:r>
                      <w:r w:rsidRPr="00336081">
                        <w:rPr>
                          <w:spacing w:val="-10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u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patient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: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sz w:val="22"/>
                          <w:u w:val="thick"/>
                          <w:lang w:val="fr-FR"/>
                        </w:rPr>
                        <w:tab/>
                      </w:r>
                    </w:p>
                    <w:p w14:paraId="4BFBB22A" w14:textId="77777777" w:rsidR="00336081" w:rsidRDefault="00336081" w:rsidP="00336081">
                      <w:pPr>
                        <w:pStyle w:val="Corpsdetexte"/>
                        <w:spacing w:before="16"/>
                        <w:rPr>
                          <w:rFonts w:ascii="Times New Roman"/>
                        </w:rPr>
                      </w:pPr>
                    </w:p>
                    <w:p w14:paraId="11EEDA30" w14:textId="77777777" w:rsidR="00336081" w:rsidRPr="00336081" w:rsidRDefault="00336081" w:rsidP="00336081">
                      <w:pPr>
                        <w:spacing w:line="480" w:lineRule="auto"/>
                        <w:ind w:right="4428"/>
                        <w:rPr>
                          <w:rFonts w:ascii="Calibri" w:hAnsi="Calibri"/>
                          <w:b/>
                          <w:lang w:val="fr-FR"/>
                        </w:rPr>
                      </w:pP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ate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e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élivrance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de</w:t>
                      </w:r>
                      <w:r w:rsidRPr="00336081">
                        <w:rPr>
                          <w:spacing w:val="-10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l’information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: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/</w:t>
                      </w:r>
                      <w:r w:rsidRPr="00336081">
                        <w:rPr>
                          <w:spacing w:val="-6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/</w:t>
                      </w:r>
                      <w:r w:rsidRPr="00336081">
                        <w:rPr>
                          <w:spacing w:val="-6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_</w:t>
                      </w:r>
                      <w:r w:rsidRPr="00336081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Opposition</w:t>
                      </w:r>
                      <w:r w:rsidRPr="00336081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exprimée</w:t>
                      </w:r>
                      <w:r w:rsidRPr="00336081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:</w:t>
                      </w:r>
                      <w:r w:rsidRPr="00336081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Segoe UI Symbol" w:hAnsi="Segoe UI Symbol"/>
                          <w:sz w:val="22"/>
                          <w:lang w:val="fr-FR"/>
                        </w:rPr>
                        <w:t>☐</w:t>
                      </w:r>
                      <w:r w:rsidRPr="00336081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Oui</w:t>
                      </w:r>
                      <w:r w:rsidRPr="00336081">
                        <w:rPr>
                          <w:spacing w:val="80"/>
                          <w:w w:val="150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Segoe UI Symbol" w:hAnsi="Segoe UI Symbol"/>
                          <w:sz w:val="22"/>
                          <w:lang w:val="fr-FR"/>
                        </w:rPr>
                        <w:t>☐</w:t>
                      </w:r>
                      <w:r w:rsidRPr="00336081">
                        <w:rPr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 w:hAnsi="Calibri"/>
                          <w:b/>
                          <w:sz w:val="22"/>
                          <w:lang w:val="fr-FR"/>
                        </w:rPr>
                        <w:t>Non</w:t>
                      </w:r>
                    </w:p>
                    <w:p w14:paraId="1335309E" w14:textId="77777777" w:rsidR="00336081" w:rsidRPr="00336081" w:rsidRDefault="00336081" w:rsidP="00336081">
                      <w:pPr>
                        <w:spacing w:line="268" w:lineRule="exact"/>
                        <w:rPr>
                          <w:rFonts w:ascii="Calibri"/>
                          <w:b/>
                          <w:lang w:val="fr-FR"/>
                        </w:rPr>
                      </w:pP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Signature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du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responsable</w:t>
                      </w:r>
                      <w:r w:rsidRPr="00336081">
                        <w:rPr>
                          <w:spacing w:val="-11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de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la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consultation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/</w:t>
                      </w:r>
                      <w:r w:rsidRPr="00336081">
                        <w:rPr>
                          <w:spacing w:val="-9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du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z w:val="22"/>
                          <w:lang w:val="fr-FR"/>
                        </w:rPr>
                        <w:t>service</w:t>
                      </w:r>
                      <w:r w:rsidRPr="00336081">
                        <w:rPr>
                          <w:spacing w:val="-8"/>
                          <w:sz w:val="22"/>
                          <w:lang w:val="fr-FR"/>
                        </w:rPr>
                        <w:t xml:space="preserve"> </w:t>
                      </w:r>
                      <w:r w:rsidRPr="00336081">
                        <w:rPr>
                          <w:rFonts w:ascii="Calibri"/>
                          <w:b/>
                          <w:spacing w:val="-10"/>
                          <w:sz w:val="22"/>
                          <w:lang w:val="fr-FR"/>
                        </w:rPr>
                        <w:t>: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</w:p>
    <w:p w14:paraId="0AD2F88B" w14:textId="77777777" w:rsidR="00336081" w:rsidRPr="00336081" w:rsidRDefault="00336081" w:rsidP="00C477F3">
      <w:pPr>
        <w:widowControl w:val="0"/>
        <w:autoSpaceDE w:val="0"/>
        <w:autoSpaceDN w:val="0"/>
        <w:rPr>
          <w:rFonts w:ascii="Arial MT" w:eastAsia="Arial MT" w:hAnsi="Arial MT" w:cs="Arial MT"/>
          <w:sz w:val="18"/>
          <w:szCs w:val="22"/>
          <w:lang w:val="fr-FR" w:eastAsia="en-US"/>
        </w:rPr>
      </w:pPr>
    </w:p>
    <w:p w14:paraId="3D3A57B6" w14:textId="0C9108C8" w:rsidR="00336081" w:rsidRPr="004A6AE1" w:rsidRDefault="00336081" w:rsidP="004A6AE1">
      <w:pPr>
        <w:widowControl w:val="0"/>
        <w:autoSpaceDE w:val="0"/>
        <w:autoSpaceDN w:val="0"/>
        <w:spacing w:line="235" w:lineRule="auto"/>
        <w:ind w:right="381"/>
        <w:rPr>
          <w:rFonts w:ascii="Arial" w:eastAsia="Arial MT" w:hAnsi="Arial" w:cs="Arial MT"/>
          <w:b/>
          <w:sz w:val="20"/>
          <w:szCs w:val="22"/>
          <w:lang w:val="fr-FR" w:eastAsia="en-US"/>
        </w:rPr>
      </w:pP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Ce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document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st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réaliser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n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3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xemplaires,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un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exemplaire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doit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être</w:t>
      </w:r>
      <w:r w:rsidRPr="00336081">
        <w:rPr>
          <w:rFonts w:eastAsia="Arial MT" w:cs="Arial MT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conservé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i/>
          <w:w w:val="80"/>
          <w:sz w:val="18"/>
          <w:szCs w:val="22"/>
          <w:lang w:val="fr-FR" w:eastAsia="en-US"/>
        </w:rPr>
        <w:t>15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i/>
          <w:w w:val="80"/>
          <w:sz w:val="18"/>
          <w:szCs w:val="22"/>
          <w:lang w:val="fr-FR" w:eastAsia="en-US"/>
        </w:rPr>
        <w:t>ans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par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l’investigateur,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le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deuxième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remis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à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la</w:t>
      </w:r>
      <w:r w:rsidRPr="00336081">
        <w:rPr>
          <w:rFonts w:eastAsia="Arial MT" w:cs="Arial MT"/>
          <w:w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0"/>
          <w:sz w:val="18"/>
          <w:szCs w:val="22"/>
          <w:lang w:val="fr-FR" w:eastAsia="en-US"/>
        </w:rPr>
        <w:t>personne</w:t>
      </w:r>
      <w:r w:rsidRPr="00336081">
        <w:rPr>
          <w:rFonts w:eastAsia="Arial MT" w:cs="Arial MT"/>
          <w:spacing w:val="80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donnant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son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consentement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et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e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troisième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transmis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à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’AP-HP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sous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enveloppe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scellée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à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a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fin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de</w:t>
      </w:r>
      <w:r w:rsidRPr="00336081">
        <w:rPr>
          <w:rFonts w:eastAsia="Arial MT" w:cs="Arial MT"/>
          <w:spacing w:val="-4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la</w:t>
      </w:r>
      <w:r w:rsidRPr="00336081">
        <w:rPr>
          <w:rFonts w:eastAsia="Arial MT" w:cs="Arial MT"/>
          <w:spacing w:val="-5"/>
          <w:w w:val="85"/>
          <w:sz w:val="18"/>
          <w:szCs w:val="22"/>
          <w:lang w:val="fr-FR" w:eastAsia="en-US"/>
        </w:rPr>
        <w:t xml:space="preserve"> </w:t>
      </w:r>
      <w:r w:rsidRPr="00336081">
        <w:rPr>
          <w:rFonts w:ascii="Arial" w:eastAsia="Arial MT" w:hAnsi="Arial" w:cs="Arial MT"/>
          <w:b/>
          <w:w w:val="85"/>
          <w:sz w:val="18"/>
          <w:szCs w:val="22"/>
          <w:lang w:val="fr-FR" w:eastAsia="en-US"/>
        </w:rPr>
        <w:t>recherche</w:t>
      </w:r>
    </w:p>
    <w:sectPr w:rsidR="00336081" w:rsidRPr="004A6AE1" w:rsidSect="00E5498C">
      <w:footerReference w:type="even" r:id="rId17"/>
      <w:footerReference w:type="default" r:id="rId18"/>
      <w:footerReference w:type="first" r:id="rId19"/>
      <w:pgSz w:w="11906" w:h="16838"/>
      <w:pgMar w:top="1440" w:right="1080" w:bottom="1440" w:left="1080" w:header="708" w:footer="708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879396" w14:textId="77777777" w:rsidR="00A2541D" w:rsidRDefault="00A2541D">
      <w:r>
        <w:separator/>
      </w:r>
    </w:p>
  </w:endnote>
  <w:endnote w:type="continuationSeparator" w:id="0">
    <w:p w14:paraId="4E133810" w14:textId="77777777" w:rsidR="00A2541D" w:rsidRDefault="00A254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MT">
    <w:altName w:val="Arial"/>
    <w:charset w:val="01"/>
    <w:family w:val="swiss"/>
    <w:pitch w:val="variable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03984115"/>
      <w:docPartObj>
        <w:docPartGallery w:val="Page Numbers (Bottom of Page)"/>
        <w:docPartUnique/>
      </w:docPartObj>
    </w:sdtPr>
    <w:sdtEndPr/>
    <w:sdtContent>
      <w:p w14:paraId="065203A5" w14:textId="467BC32A" w:rsidR="00940209" w:rsidRDefault="00940209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fr-FR"/>
          </w:rPr>
          <w:t>2</w:t>
        </w:r>
        <w:r>
          <w:fldChar w:fldCharType="end"/>
        </w:r>
      </w:p>
    </w:sdtContent>
  </w:sdt>
  <w:p w14:paraId="7E907128" w14:textId="77777777" w:rsidR="00940209" w:rsidRDefault="00940209" w:rsidP="00406D29">
    <w:pPr>
      <w:pStyle w:val="Pieddepage"/>
      <w:jc w:val="right"/>
    </w:pPr>
  </w:p>
  <w:p w14:paraId="56C19D31" w14:textId="77777777" w:rsidR="00CF7F8A" w:rsidRDefault="00CF7F8A"/>
  <w:p w14:paraId="003F5690" w14:textId="77777777" w:rsidR="00CF7F8A" w:rsidRDefault="00CF7F8A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33643052"/>
      <w:docPartObj>
        <w:docPartGallery w:val="Page Numbers (Bottom of Page)"/>
        <w:docPartUnique/>
      </w:docPartObj>
    </w:sdtPr>
    <w:sdtEndPr/>
    <w:sdtContent>
      <w:p w14:paraId="3E8E2AEB" w14:textId="3C39C553" w:rsidR="00940209" w:rsidRDefault="00940209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C2BE8" w:rsidRPr="002C2BE8">
          <w:rPr>
            <w:noProof/>
            <w:lang w:val="fr-FR"/>
          </w:rPr>
          <w:t>10</w:t>
        </w:r>
        <w:r>
          <w:fldChar w:fldCharType="end"/>
        </w:r>
      </w:p>
    </w:sdtContent>
  </w:sdt>
  <w:p w14:paraId="285ACD99" w14:textId="77777777" w:rsidR="00940209" w:rsidRDefault="00940209">
    <w:pPr>
      <w:pStyle w:val="Pieddepage"/>
    </w:pPr>
  </w:p>
  <w:p w14:paraId="2193ED46" w14:textId="77777777" w:rsidR="00CF7F8A" w:rsidRDefault="00CF7F8A"/>
  <w:p w14:paraId="59D5C453" w14:textId="77777777" w:rsidR="00CF7F8A" w:rsidRDefault="00CF7F8A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94374778"/>
      <w:docPartObj>
        <w:docPartGallery w:val="Page Numbers (Bottom of Page)"/>
        <w:docPartUnique/>
      </w:docPartObj>
    </w:sdtPr>
    <w:sdtEndPr/>
    <w:sdtContent>
      <w:p w14:paraId="300B1649" w14:textId="77777777" w:rsidR="00940209" w:rsidRDefault="00940209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fr-FR"/>
          </w:rPr>
          <w:t>2</w:t>
        </w:r>
        <w:r>
          <w:fldChar w:fldCharType="end"/>
        </w:r>
      </w:p>
    </w:sdtContent>
  </w:sdt>
  <w:p w14:paraId="3462BE2B" w14:textId="77777777" w:rsidR="00940209" w:rsidRDefault="00940209">
    <w:pPr>
      <w:pStyle w:val="Pieddepage"/>
    </w:pPr>
  </w:p>
  <w:p w14:paraId="403FEF2E" w14:textId="77777777" w:rsidR="00CF7F8A" w:rsidRDefault="00CF7F8A"/>
  <w:p w14:paraId="200DCA63" w14:textId="77777777" w:rsidR="00CF7F8A" w:rsidRDefault="00CF7F8A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3AE147" w14:textId="77777777" w:rsidR="00A2541D" w:rsidRDefault="00A2541D">
      <w:r>
        <w:separator/>
      </w:r>
    </w:p>
  </w:footnote>
  <w:footnote w:type="continuationSeparator" w:id="0">
    <w:p w14:paraId="49D852EE" w14:textId="77777777" w:rsidR="00A2541D" w:rsidRDefault="00A2541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A65170"/>
    <w:multiLevelType w:val="hybridMultilevel"/>
    <w:tmpl w:val="E8327C2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A5F6869"/>
    <w:multiLevelType w:val="hybridMultilevel"/>
    <w:tmpl w:val="9B8236A6"/>
    <w:lvl w:ilvl="0" w:tplc="EE248B6E">
      <w:start w:val="1"/>
      <w:numFmt w:val="decimal"/>
      <w:lvlText w:val="%1)"/>
      <w:lvlJc w:val="left"/>
      <w:pPr>
        <w:ind w:left="1250" w:hanging="360"/>
        <w:jc w:val="left"/>
      </w:pPr>
      <w:rPr>
        <w:rFonts w:ascii="Arial" w:eastAsia="Arial" w:hAnsi="Arial" w:cs="Arial" w:hint="default"/>
        <w:b/>
        <w:bCs/>
        <w:i w:val="0"/>
        <w:iCs w:val="0"/>
        <w:spacing w:val="0"/>
        <w:w w:val="82"/>
        <w:sz w:val="22"/>
        <w:szCs w:val="22"/>
        <w:lang w:val="fr-FR" w:eastAsia="en-US" w:bidi="ar-SA"/>
      </w:rPr>
    </w:lvl>
    <w:lvl w:ilvl="1" w:tplc="7E5648D0">
      <w:numFmt w:val="bullet"/>
      <w:lvlText w:val="•"/>
      <w:lvlJc w:val="left"/>
      <w:pPr>
        <w:ind w:left="2182" w:hanging="360"/>
      </w:pPr>
      <w:rPr>
        <w:rFonts w:hint="default"/>
        <w:lang w:val="fr-FR" w:eastAsia="en-US" w:bidi="ar-SA"/>
      </w:rPr>
    </w:lvl>
    <w:lvl w:ilvl="2" w:tplc="A9EC71B0">
      <w:numFmt w:val="bullet"/>
      <w:lvlText w:val="•"/>
      <w:lvlJc w:val="left"/>
      <w:pPr>
        <w:ind w:left="3104" w:hanging="360"/>
      </w:pPr>
      <w:rPr>
        <w:rFonts w:hint="default"/>
        <w:lang w:val="fr-FR" w:eastAsia="en-US" w:bidi="ar-SA"/>
      </w:rPr>
    </w:lvl>
    <w:lvl w:ilvl="3" w:tplc="F07A3A5E">
      <w:numFmt w:val="bullet"/>
      <w:lvlText w:val="•"/>
      <w:lvlJc w:val="left"/>
      <w:pPr>
        <w:ind w:left="4027" w:hanging="360"/>
      </w:pPr>
      <w:rPr>
        <w:rFonts w:hint="default"/>
        <w:lang w:val="fr-FR" w:eastAsia="en-US" w:bidi="ar-SA"/>
      </w:rPr>
    </w:lvl>
    <w:lvl w:ilvl="4" w:tplc="A3383F5C">
      <w:numFmt w:val="bullet"/>
      <w:lvlText w:val="•"/>
      <w:lvlJc w:val="left"/>
      <w:pPr>
        <w:ind w:left="4949" w:hanging="360"/>
      </w:pPr>
      <w:rPr>
        <w:rFonts w:hint="default"/>
        <w:lang w:val="fr-FR" w:eastAsia="en-US" w:bidi="ar-SA"/>
      </w:rPr>
    </w:lvl>
    <w:lvl w:ilvl="5" w:tplc="335A57D4">
      <w:numFmt w:val="bullet"/>
      <w:lvlText w:val="•"/>
      <w:lvlJc w:val="left"/>
      <w:pPr>
        <w:ind w:left="5872" w:hanging="360"/>
      </w:pPr>
      <w:rPr>
        <w:rFonts w:hint="default"/>
        <w:lang w:val="fr-FR" w:eastAsia="en-US" w:bidi="ar-SA"/>
      </w:rPr>
    </w:lvl>
    <w:lvl w:ilvl="6" w:tplc="BF84C71E">
      <w:numFmt w:val="bullet"/>
      <w:lvlText w:val="•"/>
      <w:lvlJc w:val="left"/>
      <w:pPr>
        <w:ind w:left="6794" w:hanging="360"/>
      </w:pPr>
      <w:rPr>
        <w:rFonts w:hint="default"/>
        <w:lang w:val="fr-FR" w:eastAsia="en-US" w:bidi="ar-SA"/>
      </w:rPr>
    </w:lvl>
    <w:lvl w:ilvl="7" w:tplc="879AB796">
      <w:numFmt w:val="bullet"/>
      <w:lvlText w:val="•"/>
      <w:lvlJc w:val="left"/>
      <w:pPr>
        <w:ind w:left="7716" w:hanging="360"/>
      </w:pPr>
      <w:rPr>
        <w:rFonts w:hint="default"/>
        <w:lang w:val="fr-FR" w:eastAsia="en-US" w:bidi="ar-SA"/>
      </w:rPr>
    </w:lvl>
    <w:lvl w:ilvl="8" w:tplc="A2260280">
      <w:numFmt w:val="bullet"/>
      <w:lvlText w:val="•"/>
      <w:lvlJc w:val="left"/>
      <w:pPr>
        <w:ind w:left="8639" w:hanging="360"/>
      </w:pPr>
      <w:rPr>
        <w:rFonts w:hint="default"/>
        <w:lang w:val="fr-FR" w:eastAsia="en-US" w:bidi="ar-SA"/>
      </w:rPr>
    </w:lvl>
  </w:abstractNum>
  <w:abstractNum w:abstractNumId="2" w15:restartNumberingAfterBreak="0">
    <w:nsid w:val="1D8E0FB4"/>
    <w:multiLevelType w:val="hybridMultilevel"/>
    <w:tmpl w:val="F962B456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5C736D"/>
    <w:multiLevelType w:val="hybridMultilevel"/>
    <w:tmpl w:val="ACDE5ACC"/>
    <w:lvl w:ilvl="0" w:tplc="BD34143A">
      <w:start w:val="1"/>
      <w:numFmt w:val="upperLetter"/>
      <w:lvlText w:val="(%1)"/>
      <w:lvlJc w:val="left"/>
      <w:pPr>
        <w:ind w:left="927" w:hanging="360"/>
      </w:pPr>
      <w:rPr>
        <w:rFonts w:ascii="Times New Roman" w:eastAsia="Times New Roman" w:hAnsi="Times New Roman" w:cs="Times New Roman" w:hint="default"/>
        <w:b/>
        <w:sz w:val="20"/>
        <w:szCs w:val="2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712A85"/>
    <w:multiLevelType w:val="hybridMultilevel"/>
    <w:tmpl w:val="7E1C55C6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D65975"/>
    <w:multiLevelType w:val="hybridMultilevel"/>
    <w:tmpl w:val="55CA7E8E"/>
    <w:lvl w:ilvl="0" w:tplc="D684063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30241D"/>
    <w:multiLevelType w:val="hybridMultilevel"/>
    <w:tmpl w:val="ACDE5ACC"/>
    <w:lvl w:ilvl="0" w:tplc="BD34143A">
      <w:start w:val="1"/>
      <w:numFmt w:val="upperLetter"/>
      <w:lvlText w:val="(%1)"/>
      <w:lvlJc w:val="left"/>
      <w:pPr>
        <w:ind w:left="927" w:hanging="360"/>
      </w:pPr>
      <w:rPr>
        <w:rFonts w:ascii="Times New Roman" w:eastAsia="Times New Roman" w:hAnsi="Times New Roman" w:cs="Times New Roman" w:hint="default"/>
        <w:b/>
        <w:sz w:val="20"/>
        <w:szCs w:val="2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6E1E69"/>
    <w:multiLevelType w:val="hybridMultilevel"/>
    <w:tmpl w:val="65E44324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A031131"/>
    <w:multiLevelType w:val="hybridMultilevel"/>
    <w:tmpl w:val="581CA6A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F82CCF"/>
    <w:multiLevelType w:val="hybridMultilevel"/>
    <w:tmpl w:val="82488C06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BED4D81"/>
    <w:multiLevelType w:val="hybridMultilevel"/>
    <w:tmpl w:val="299A517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F8252F1"/>
    <w:multiLevelType w:val="hybridMultilevel"/>
    <w:tmpl w:val="449454CE"/>
    <w:lvl w:ilvl="0" w:tplc="B3400E76">
      <w:start w:val="1"/>
      <w:numFmt w:val="decimal"/>
      <w:lvlText w:val="%1)"/>
      <w:lvlJc w:val="left"/>
      <w:pPr>
        <w:ind w:left="1250" w:hanging="360"/>
      </w:pPr>
      <w:rPr>
        <w:rFonts w:ascii="Arial" w:eastAsia="Arial" w:hAnsi="Arial" w:cs="Arial" w:hint="default"/>
        <w:b/>
        <w:bCs/>
        <w:i w:val="0"/>
        <w:iCs w:val="0"/>
        <w:spacing w:val="0"/>
        <w:w w:val="82"/>
        <w:sz w:val="22"/>
        <w:szCs w:val="22"/>
        <w:lang w:val="fr-FR" w:eastAsia="en-US" w:bidi="ar-SA"/>
      </w:rPr>
    </w:lvl>
    <w:lvl w:ilvl="1" w:tplc="1054BD8A">
      <w:numFmt w:val="bullet"/>
      <w:lvlText w:val="•"/>
      <w:lvlJc w:val="left"/>
      <w:pPr>
        <w:ind w:left="2182" w:hanging="360"/>
      </w:pPr>
      <w:rPr>
        <w:rFonts w:hint="default"/>
        <w:lang w:val="fr-FR" w:eastAsia="en-US" w:bidi="ar-SA"/>
      </w:rPr>
    </w:lvl>
    <w:lvl w:ilvl="2" w:tplc="D06EC8D8">
      <w:numFmt w:val="bullet"/>
      <w:lvlText w:val="•"/>
      <w:lvlJc w:val="left"/>
      <w:pPr>
        <w:ind w:left="3104" w:hanging="360"/>
      </w:pPr>
      <w:rPr>
        <w:rFonts w:hint="default"/>
        <w:lang w:val="fr-FR" w:eastAsia="en-US" w:bidi="ar-SA"/>
      </w:rPr>
    </w:lvl>
    <w:lvl w:ilvl="3" w:tplc="832810F6">
      <w:numFmt w:val="bullet"/>
      <w:lvlText w:val="•"/>
      <w:lvlJc w:val="left"/>
      <w:pPr>
        <w:ind w:left="4027" w:hanging="360"/>
      </w:pPr>
      <w:rPr>
        <w:rFonts w:hint="default"/>
        <w:lang w:val="fr-FR" w:eastAsia="en-US" w:bidi="ar-SA"/>
      </w:rPr>
    </w:lvl>
    <w:lvl w:ilvl="4" w:tplc="34D41C80">
      <w:numFmt w:val="bullet"/>
      <w:lvlText w:val="•"/>
      <w:lvlJc w:val="left"/>
      <w:pPr>
        <w:ind w:left="4949" w:hanging="360"/>
      </w:pPr>
      <w:rPr>
        <w:rFonts w:hint="default"/>
        <w:lang w:val="fr-FR" w:eastAsia="en-US" w:bidi="ar-SA"/>
      </w:rPr>
    </w:lvl>
    <w:lvl w:ilvl="5" w:tplc="D12C1C22">
      <w:numFmt w:val="bullet"/>
      <w:lvlText w:val="•"/>
      <w:lvlJc w:val="left"/>
      <w:pPr>
        <w:ind w:left="5872" w:hanging="360"/>
      </w:pPr>
      <w:rPr>
        <w:rFonts w:hint="default"/>
        <w:lang w:val="fr-FR" w:eastAsia="en-US" w:bidi="ar-SA"/>
      </w:rPr>
    </w:lvl>
    <w:lvl w:ilvl="6" w:tplc="C3960678">
      <w:numFmt w:val="bullet"/>
      <w:lvlText w:val="•"/>
      <w:lvlJc w:val="left"/>
      <w:pPr>
        <w:ind w:left="6794" w:hanging="360"/>
      </w:pPr>
      <w:rPr>
        <w:rFonts w:hint="default"/>
        <w:lang w:val="fr-FR" w:eastAsia="en-US" w:bidi="ar-SA"/>
      </w:rPr>
    </w:lvl>
    <w:lvl w:ilvl="7" w:tplc="79E6D168">
      <w:numFmt w:val="bullet"/>
      <w:lvlText w:val="•"/>
      <w:lvlJc w:val="left"/>
      <w:pPr>
        <w:ind w:left="7716" w:hanging="360"/>
      </w:pPr>
      <w:rPr>
        <w:rFonts w:hint="default"/>
        <w:lang w:val="fr-FR" w:eastAsia="en-US" w:bidi="ar-SA"/>
      </w:rPr>
    </w:lvl>
    <w:lvl w:ilvl="8" w:tplc="019AB738">
      <w:numFmt w:val="bullet"/>
      <w:lvlText w:val="•"/>
      <w:lvlJc w:val="left"/>
      <w:pPr>
        <w:ind w:left="8639" w:hanging="360"/>
      </w:pPr>
      <w:rPr>
        <w:rFonts w:hint="default"/>
        <w:lang w:val="fr-FR" w:eastAsia="en-US" w:bidi="ar-SA"/>
      </w:rPr>
    </w:lvl>
  </w:abstractNum>
  <w:abstractNum w:abstractNumId="12" w15:restartNumberingAfterBreak="0">
    <w:nsid w:val="64C77F75"/>
    <w:multiLevelType w:val="hybridMultilevel"/>
    <w:tmpl w:val="9D647946"/>
    <w:lvl w:ilvl="0" w:tplc="21F660C4">
      <w:start w:val="146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9"/>
  </w:num>
  <w:num w:numId="4">
    <w:abstractNumId w:val="4"/>
  </w:num>
  <w:num w:numId="5">
    <w:abstractNumId w:val="7"/>
  </w:num>
  <w:num w:numId="6">
    <w:abstractNumId w:val="2"/>
  </w:num>
  <w:num w:numId="7">
    <w:abstractNumId w:val="0"/>
  </w:num>
  <w:num w:numId="8">
    <w:abstractNumId w:val="5"/>
  </w:num>
  <w:num w:numId="9">
    <w:abstractNumId w:val="12"/>
  </w:num>
  <w:num w:numId="10">
    <w:abstractNumId w:val="3"/>
  </w:num>
  <w:num w:numId="11">
    <w:abstractNumId w:val="6"/>
  </w:num>
  <w:num w:numId="12">
    <w:abstractNumId w:val="11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E2FD7"/>
    <w:rsid w:val="0000035B"/>
    <w:rsid w:val="00001B5B"/>
    <w:rsid w:val="00002087"/>
    <w:rsid w:val="000020B9"/>
    <w:rsid w:val="000024AF"/>
    <w:rsid w:val="00004DCD"/>
    <w:rsid w:val="000058E3"/>
    <w:rsid w:val="00005B5A"/>
    <w:rsid w:val="00005FB6"/>
    <w:rsid w:val="000061CA"/>
    <w:rsid w:val="00007672"/>
    <w:rsid w:val="00010781"/>
    <w:rsid w:val="00011C5F"/>
    <w:rsid w:val="0001374C"/>
    <w:rsid w:val="00015EA0"/>
    <w:rsid w:val="00016A24"/>
    <w:rsid w:val="000209E3"/>
    <w:rsid w:val="00021B27"/>
    <w:rsid w:val="00021B62"/>
    <w:rsid w:val="000263E8"/>
    <w:rsid w:val="000303C5"/>
    <w:rsid w:val="0003151A"/>
    <w:rsid w:val="000324FA"/>
    <w:rsid w:val="00036655"/>
    <w:rsid w:val="00037ADD"/>
    <w:rsid w:val="00037CC8"/>
    <w:rsid w:val="000402BB"/>
    <w:rsid w:val="0004147B"/>
    <w:rsid w:val="00044698"/>
    <w:rsid w:val="00045108"/>
    <w:rsid w:val="00046060"/>
    <w:rsid w:val="00046A42"/>
    <w:rsid w:val="00047E7D"/>
    <w:rsid w:val="00050074"/>
    <w:rsid w:val="00051205"/>
    <w:rsid w:val="00053B1D"/>
    <w:rsid w:val="00055775"/>
    <w:rsid w:val="00055FF6"/>
    <w:rsid w:val="00065CD1"/>
    <w:rsid w:val="000664A0"/>
    <w:rsid w:val="00070C1F"/>
    <w:rsid w:val="00071519"/>
    <w:rsid w:val="00071A8D"/>
    <w:rsid w:val="00071D8C"/>
    <w:rsid w:val="000756FD"/>
    <w:rsid w:val="0007630F"/>
    <w:rsid w:val="0007662D"/>
    <w:rsid w:val="0007679B"/>
    <w:rsid w:val="000807E0"/>
    <w:rsid w:val="00084C76"/>
    <w:rsid w:val="000852DA"/>
    <w:rsid w:val="00085D5A"/>
    <w:rsid w:val="00086476"/>
    <w:rsid w:val="0009020B"/>
    <w:rsid w:val="0009066A"/>
    <w:rsid w:val="000927B3"/>
    <w:rsid w:val="000930C9"/>
    <w:rsid w:val="000941E6"/>
    <w:rsid w:val="000962E8"/>
    <w:rsid w:val="000969C0"/>
    <w:rsid w:val="00097F0B"/>
    <w:rsid w:val="000A0659"/>
    <w:rsid w:val="000A1BE2"/>
    <w:rsid w:val="000A2930"/>
    <w:rsid w:val="000A3061"/>
    <w:rsid w:val="000B103F"/>
    <w:rsid w:val="000B1584"/>
    <w:rsid w:val="000B22EE"/>
    <w:rsid w:val="000B28EB"/>
    <w:rsid w:val="000B59E9"/>
    <w:rsid w:val="000B5A49"/>
    <w:rsid w:val="000B6B06"/>
    <w:rsid w:val="000C083D"/>
    <w:rsid w:val="000C1ABE"/>
    <w:rsid w:val="000C30F8"/>
    <w:rsid w:val="000C3BEF"/>
    <w:rsid w:val="000D044A"/>
    <w:rsid w:val="000D0856"/>
    <w:rsid w:val="000D4FCE"/>
    <w:rsid w:val="000D5B5B"/>
    <w:rsid w:val="000D6F47"/>
    <w:rsid w:val="000D7537"/>
    <w:rsid w:val="000D7877"/>
    <w:rsid w:val="000E23B5"/>
    <w:rsid w:val="000E2F11"/>
    <w:rsid w:val="000E5F8C"/>
    <w:rsid w:val="000E6947"/>
    <w:rsid w:val="000E76EA"/>
    <w:rsid w:val="000E78B0"/>
    <w:rsid w:val="000F055A"/>
    <w:rsid w:val="000F0BB5"/>
    <w:rsid w:val="000F10E9"/>
    <w:rsid w:val="000F26A0"/>
    <w:rsid w:val="000F327B"/>
    <w:rsid w:val="000F397E"/>
    <w:rsid w:val="000F431A"/>
    <w:rsid w:val="000F5CFD"/>
    <w:rsid w:val="000F6890"/>
    <w:rsid w:val="000F6D72"/>
    <w:rsid w:val="00102000"/>
    <w:rsid w:val="001023D3"/>
    <w:rsid w:val="00103207"/>
    <w:rsid w:val="00103CE2"/>
    <w:rsid w:val="00104E84"/>
    <w:rsid w:val="00105526"/>
    <w:rsid w:val="00106D57"/>
    <w:rsid w:val="0011169F"/>
    <w:rsid w:val="00112AFE"/>
    <w:rsid w:val="00112C22"/>
    <w:rsid w:val="001130C5"/>
    <w:rsid w:val="001164DD"/>
    <w:rsid w:val="00117FA2"/>
    <w:rsid w:val="00120B48"/>
    <w:rsid w:val="0012236D"/>
    <w:rsid w:val="00124AED"/>
    <w:rsid w:val="0012759F"/>
    <w:rsid w:val="001277F5"/>
    <w:rsid w:val="00130829"/>
    <w:rsid w:val="00131D4E"/>
    <w:rsid w:val="00133D15"/>
    <w:rsid w:val="00135165"/>
    <w:rsid w:val="0013675F"/>
    <w:rsid w:val="0014077F"/>
    <w:rsid w:val="00141179"/>
    <w:rsid w:val="00141F39"/>
    <w:rsid w:val="00144744"/>
    <w:rsid w:val="00144ADF"/>
    <w:rsid w:val="00145044"/>
    <w:rsid w:val="001450CD"/>
    <w:rsid w:val="00147975"/>
    <w:rsid w:val="001500F0"/>
    <w:rsid w:val="00150196"/>
    <w:rsid w:val="00151A31"/>
    <w:rsid w:val="001535F2"/>
    <w:rsid w:val="001543AB"/>
    <w:rsid w:val="00156679"/>
    <w:rsid w:val="00160F94"/>
    <w:rsid w:val="00164569"/>
    <w:rsid w:val="00164D96"/>
    <w:rsid w:val="00171542"/>
    <w:rsid w:val="00172334"/>
    <w:rsid w:val="00174666"/>
    <w:rsid w:val="001750DF"/>
    <w:rsid w:val="0017623C"/>
    <w:rsid w:val="00176C48"/>
    <w:rsid w:val="00180EBA"/>
    <w:rsid w:val="00181800"/>
    <w:rsid w:val="00181A1F"/>
    <w:rsid w:val="001823C3"/>
    <w:rsid w:val="0018269A"/>
    <w:rsid w:val="00182744"/>
    <w:rsid w:val="00182B4A"/>
    <w:rsid w:val="00183428"/>
    <w:rsid w:val="00183A28"/>
    <w:rsid w:val="00183B21"/>
    <w:rsid w:val="001848D4"/>
    <w:rsid w:val="00186723"/>
    <w:rsid w:val="001868E4"/>
    <w:rsid w:val="00186B13"/>
    <w:rsid w:val="0019008A"/>
    <w:rsid w:val="001929EE"/>
    <w:rsid w:val="00192AE0"/>
    <w:rsid w:val="00192B99"/>
    <w:rsid w:val="00195CFA"/>
    <w:rsid w:val="00195EE4"/>
    <w:rsid w:val="001962E2"/>
    <w:rsid w:val="00196C70"/>
    <w:rsid w:val="001975D1"/>
    <w:rsid w:val="001977AD"/>
    <w:rsid w:val="001A0331"/>
    <w:rsid w:val="001A0DFD"/>
    <w:rsid w:val="001A4B2E"/>
    <w:rsid w:val="001A61DE"/>
    <w:rsid w:val="001A6A5E"/>
    <w:rsid w:val="001A6FBA"/>
    <w:rsid w:val="001A7E2D"/>
    <w:rsid w:val="001B206C"/>
    <w:rsid w:val="001B3A7C"/>
    <w:rsid w:val="001B42E4"/>
    <w:rsid w:val="001B4402"/>
    <w:rsid w:val="001B445B"/>
    <w:rsid w:val="001B5561"/>
    <w:rsid w:val="001B5EB7"/>
    <w:rsid w:val="001B6477"/>
    <w:rsid w:val="001B7F8F"/>
    <w:rsid w:val="001C0149"/>
    <w:rsid w:val="001C1AE6"/>
    <w:rsid w:val="001C5A60"/>
    <w:rsid w:val="001C6318"/>
    <w:rsid w:val="001C766F"/>
    <w:rsid w:val="001C7E3F"/>
    <w:rsid w:val="001D06F5"/>
    <w:rsid w:val="001D316A"/>
    <w:rsid w:val="001D38C3"/>
    <w:rsid w:val="001D396F"/>
    <w:rsid w:val="001D7B0D"/>
    <w:rsid w:val="001E07A5"/>
    <w:rsid w:val="001E1BEF"/>
    <w:rsid w:val="001E238B"/>
    <w:rsid w:val="001E2808"/>
    <w:rsid w:val="001E47A9"/>
    <w:rsid w:val="001E5A76"/>
    <w:rsid w:val="001F090A"/>
    <w:rsid w:val="001F0EDE"/>
    <w:rsid w:val="001F2BF2"/>
    <w:rsid w:val="001F2D5E"/>
    <w:rsid w:val="00200D98"/>
    <w:rsid w:val="002011E9"/>
    <w:rsid w:val="00201963"/>
    <w:rsid w:val="0020223B"/>
    <w:rsid w:val="00202EF2"/>
    <w:rsid w:val="00203AAE"/>
    <w:rsid w:val="00203D9C"/>
    <w:rsid w:val="0020529E"/>
    <w:rsid w:val="0020558A"/>
    <w:rsid w:val="00206B36"/>
    <w:rsid w:val="0021379D"/>
    <w:rsid w:val="00213864"/>
    <w:rsid w:val="00216262"/>
    <w:rsid w:val="002164F0"/>
    <w:rsid w:val="00217CB8"/>
    <w:rsid w:val="002204B5"/>
    <w:rsid w:val="002206AA"/>
    <w:rsid w:val="002210A1"/>
    <w:rsid w:val="00225953"/>
    <w:rsid w:val="00230D09"/>
    <w:rsid w:val="00232310"/>
    <w:rsid w:val="002329DB"/>
    <w:rsid w:val="00232B51"/>
    <w:rsid w:val="00237455"/>
    <w:rsid w:val="00240A1C"/>
    <w:rsid w:val="00242CE4"/>
    <w:rsid w:val="00243B16"/>
    <w:rsid w:val="00244C5C"/>
    <w:rsid w:val="00244DF7"/>
    <w:rsid w:val="00245286"/>
    <w:rsid w:val="00246AFC"/>
    <w:rsid w:val="00246F3F"/>
    <w:rsid w:val="002473AC"/>
    <w:rsid w:val="00251861"/>
    <w:rsid w:val="00255CE6"/>
    <w:rsid w:val="002562C5"/>
    <w:rsid w:val="00261784"/>
    <w:rsid w:val="00262EE8"/>
    <w:rsid w:val="00263417"/>
    <w:rsid w:val="00263F44"/>
    <w:rsid w:val="00264CF1"/>
    <w:rsid w:val="00266E3E"/>
    <w:rsid w:val="0027246D"/>
    <w:rsid w:val="002725AA"/>
    <w:rsid w:val="00272AAC"/>
    <w:rsid w:val="00275040"/>
    <w:rsid w:val="002761CF"/>
    <w:rsid w:val="0027639D"/>
    <w:rsid w:val="00276D68"/>
    <w:rsid w:val="00280439"/>
    <w:rsid w:val="002807A6"/>
    <w:rsid w:val="00281EE4"/>
    <w:rsid w:val="00282089"/>
    <w:rsid w:val="002859A6"/>
    <w:rsid w:val="00287CC9"/>
    <w:rsid w:val="00291A6D"/>
    <w:rsid w:val="002936AE"/>
    <w:rsid w:val="00294B44"/>
    <w:rsid w:val="002A2A4C"/>
    <w:rsid w:val="002A4109"/>
    <w:rsid w:val="002A421D"/>
    <w:rsid w:val="002A4D1F"/>
    <w:rsid w:val="002A6FB3"/>
    <w:rsid w:val="002A7561"/>
    <w:rsid w:val="002A7D76"/>
    <w:rsid w:val="002A7DB2"/>
    <w:rsid w:val="002B0759"/>
    <w:rsid w:val="002B0978"/>
    <w:rsid w:val="002B2D99"/>
    <w:rsid w:val="002B498F"/>
    <w:rsid w:val="002B774D"/>
    <w:rsid w:val="002C1D28"/>
    <w:rsid w:val="002C2BE8"/>
    <w:rsid w:val="002C4095"/>
    <w:rsid w:val="002C448C"/>
    <w:rsid w:val="002C45E6"/>
    <w:rsid w:val="002C5718"/>
    <w:rsid w:val="002C6741"/>
    <w:rsid w:val="002C710A"/>
    <w:rsid w:val="002D16F3"/>
    <w:rsid w:val="002D1803"/>
    <w:rsid w:val="002D214F"/>
    <w:rsid w:val="002D4A64"/>
    <w:rsid w:val="002D5307"/>
    <w:rsid w:val="002E0894"/>
    <w:rsid w:val="002E174A"/>
    <w:rsid w:val="002E27EF"/>
    <w:rsid w:val="002E5A3A"/>
    <w:rsid w:val="002E6145"/>
    <w:rsid w:val="002E62F0"/>
    <w:rsid w:val="002E79F5"/>
    <w:rsid w:val="002F0CDD"/>
    <w:rsid w:val="002F233F"/>
    <w:rsid w:val="002F2F71"/>
    <w:rsid w:val="002F7969"/>
    <w:rsid w:val="0030262D"/>
    <w:rsid w:val="0030302B"/>
    <w:rsid w:val="003046B2"/>
    <w:rsid w:val="00305A5D"/>
    <w:rsid w:val="00305AEE"/>
    <w:rsid w:val="00305E91"/>
    <w:rsid w:val="00306DBB"/>
    <w:rsid w:val="00310049"/>
    <w:rsid w:val="00310CEC"/>
    <w:rsid w:val="003111EA"/>
    <w:rsid w:val="003117A1"/>
    <w:rsid w:val="00312E16"/>
    <w:rsid w:val="00312FF0"/>
    <w:rsid w:val="00313309"/>
    <w:rsid w:val="00316A8C"/>
    <w:rsid w:val="00321A44"/>
    <w:rsid w:val="00322765"/>
    <w:rsid w:val="00324DC5"/>
    <w:rsid w:val="00326077"/>
    <w:rsid w:val="003277FF"/>
    <w:rsid w:val="003278CA"/>
    <w:rsid w:val="003301F1"/>
    <w:rsid w:val="00330801"/>
    <w:rsid w:val="00331457"/>
    <w:rsid w:val="00331BE2"/>
    <w:rsid w:val="00332FEB"/>
    <w:rsid w:val="00333F3A"/>
    <w:rsid w:val="00336081"/>
    <w:rsid w:val="0034080C"/>
    <w:rsid w:val="003425A1"/>
    <w:rsid w:val="0034369C"/>
    <w:rsid w:val="00344D15"/>
    <w:rsid w:val="00344F78"/>
    <w:rsid w:val="00346519"/>
    <w:rsid w:val="00347045"/>
    <w:rsid w:val="0035087D"/>
    <w:rsid w:val="00351278"/>
    <w:rsid w:val="003527FC"/>
    <w:rsid w:val="003534A1"/>
    <w:rsid w:val="00354433"/>
    <w:rsid w:val="003545C0"/>
    <w:rsid w:val="00354E2C"/>
    <w:rsid w:val="0035700C"/>
    <w:rsid w:val="00362009"/>
    <w:rsid w:val="003626F3"/>
    <w:rsid w:val="003636FF"/>
    <w:rsid w:val="0036382B"/>
    <w:rsid w:val="003640D4"/>
    <w:rsid w:val="00364394"/>
    <w:rsid w:val="0036578D"/>
    <w:rsid w:val="003739A5"/>
    <w:rsid w:val="003741E1"/>
    <w:rsid w:val="003745FD"/>
    <w:rsid w:val="00376B49"/>
    <w:rsid w:val="00376EE1"/>
    <w:rsid w:val="0037707E"/>
    <w:rsid w:val="00377F73"/>
    <w:rsid w:val="00380B37"/>
    <w:rsid w:val="003821D8"/>
    <w:rsid w:val="0038318F"/>
    <w:rsid w:val="00384344"/>
    <w:rsid w:val="00385A3E"/>
    <w:rsid w:val="0038694F"/>
    <w:rsid w:val="0039098D"/>
    <w:rsid w:val="00394CEA"/>
    <w:rsid w:val="003A07B6"/>
    <w:rsid w:val="003A5C5C"/>
    <w:rsid w:val="003A6499"/>
    <w:rsid w:val="003A7E0F"/>
    <w:rsid w:val="003C0394"/>
    <w:rsid w:val="003C196C"/>
    <w:rsid w:val="003C2292"/>
    <w:rsid w:val="003C2FEE"/>
    <w:rsid w:val="003C65E0"/>
    <w:rsid w:val="003C7E30"/>
    <w:rsid w:val="003D328C"/>
    <w:rsid w:val="003D3E36"/>
    <w:rsid w:val="003D4037"/>
    <w:rsid w:val="003D40B7"/>
    <w:rsid w:val="003D421D"/>
    <w:rsid w:val="003D4BDE"/>
    <w:rsid w:val="003D4F1A"/>
    <w:rsid w:val="003E164D"/>
    <w:rsid w:val="003E2FD7"/>
    <w:rsid w:val="003E5692"/>
    <w:rsid w:val="003F26F0"/>
    <w:rsid w:val="003F3860"/>
    <w:rsid w:val="003F55ED"/>
    <w:rsid w:val="003F7C4D"/>
    <w:rsid w:val="003F7EA2"/>
    <w:rsid w:val="004019F9"/>
    <w:rsid w:val="00405C5D"/>
    <w:rsid w:val="00406847"/>
    <w:rsid w:val="00406C64"/>
    <w:rsid w:val="00406D29"/>
    <w:rsid w:val="00412F83"/>
    <w:rsid w:val="004151C7"/>
    <w:rsid w:val="004179DE"/>
    <w:rsid w:val="00417DA1"/>
    <w:rsid w:val="00423372"/>
    <w:rsid w:val="004245CD"/>
    <w:rsid w:val="0042673B"/>
    <w:rsid w:val="004277E1"/>
    <w:rsid w:val="00431502"/>
    <w:rsid w:val="00432363"/>
    <w:rsid w:val="00433159"/>
    <w:rsid w:val="00434403"/>
    <w:rsid w:val="00436DF2"/>
    <w:rsid w:val="0043758B"/>
    <w:rsid w:val="00437804"/>
    <w:rsid w:val="0044022B"/>
    <w:rsid w:val="00440265"/>
    <w:rsid w:val="00442B2A"/>
    <w:rsid w:val="00443D54"/>
    <w:rsid w:val="00444232"/>
    <w:rsid w:val="00445656"/>
    <w:rsid w:val="00446875"/>
    <w:rsid w:val="004525EE"/>
    <w:rsid w:val="00453A68"/>
    <w:rsid w:val="00454734"/>
    <w:rsid w:val="00456153"/>
    <w:rsid w:val="00456FC3"/>
    <w:rsid w:val="0046087E"/>
    <w:rsid w:val="004609A6"/>
    <w:rsid w:val="00461944"/>
    <w:rsid w:val="00462445"/>
    <w:rsid w:val="004624E5"/>
    <w:rsid w:val="004634F1"/>
    <w:rsid w:val="00464891"/>
    <w:rsid w:val="00465B97"/>
    <w:rsid w:val="00471221"/>
    <w:rsid w:val="004745CA"/>
    <w:rsid w:val="0047756C"/>
    <w:rsid w:val="00477818"/>
    <w:rsid w:val="00477D22"/>
    <w:rsid w:val="00481913"/>
    <w:rsid w:val="00482847"/>
    <w:rsid w:val="00483BE6"/>
    <w:rsid w:val="0048580B"/>
    <w:rsid w:val="00485A5F"/>
    <w:rsid w:val="004929F2"/>
    <w:rsid w:val="004941E0"/>
    <w:rsid w:val="00494B6A"/>
    <w:rsid w:val="004955BC"/>
    <w:rsid w:val="004967D7"/>
    <w:rsid w:val="004A003B"/>
    <w:rsid w:val="004A03D2"/>
    <w:rsid w:val="004A08B2"/>
    <w:rsid w:val="004A1A5B"/>
    <w:rsid w:val="004A1F8D"/>
    <w:rsid w:val="004A43AA"/>
    <w:rsid w:val="004A51D6"/>
    <w:rsid w:val="004A53D4"/>
    <w:rsid w:val="004A5BE0"/>
    <w:rsid w:val="004A6AE1"/>
    <w:rsid w:val="004B2634"/>
    <w:rsid w:val="004B2763"/>
    <w:rsid w:val="004B293F"/>
    <w:rsid w:val="004B3D79"/>
    <w:rsid w:val="004B4641"/>
    <w:rsid w:val="004B6D2C"/>
    <w:rsid w:val="004C1895"/>
    <w:rsid w:val="004C19A0"/>
    <w:rsid w:val="004C2A09"/>
    <w:rsid w:val="004D654E"/>
    <w:rsid w:val="004D7CA6"/>
    <w:rsid w:val="004E0749"/>
    <w:rsid w:val="004E274F"/>
    <w:rsid w:val="004E2FDF"/>
    <w:rsid w:val="004E6FA8"/>
    <w:rsid w:val="004F0210"/>
    <w:rsid w:val="004F0942"/>
    <w:rsid w:val="004F0AEB"/>
    <w:rsid w:val="004F2E0C"/>
    <w:rsid w:val="004F3095"/>
    <w:rsid w:val="004F400C"/>
    <w:rsid w:val="004F7421"/>
    <w:rsid w:val="004F7E60"/>
    <w:rsid w:val="00500010"/>
    <w:rsid w:val="005004D5"/>
    <w:rsid w:val="005032EC"/>
    <w:rsid w:val="00503D4E"/>
    <w:rsid w:val="00504366"/>
    <w:rsid w:val="0050499C"/>
    <w:rsid w:val="00504B8E"/>
    <w:rsid w:val="005063CA"/>
    <w:rsid w:val="00510878"/>
    <w:rsid w:val="00512C56"/>
    <w:rsid w:val="005133C1"/>
    <w:rsid w:val="00514885"/>
    <w:rsid w:val="0052421E"/>
    <w:rsid w:val="0052430F"/>
    <w:rsid w:val="00524C32"/>
    <w:rsid w:val="00526878"/>
    <w:rsid w:val="00527EC4"/>
    <w:rsid w:val="005317E3"/>
    <w:rsid w:val="005345A1"/>
    <w:rsid w:val="00534D4F"/>
    <w:rsid w:val="0053528D"/>
    <w:rsid w:val="005363B8"/>
    <w:rsid w:val="00540102"/>
    <w:rsid w:val="00541236"/>
    <w:rsid w:val="00541644"/>
    <w:rsid w:val="0054541E"/>
    <w:rsid w:val="0054545E"/>
    <w:rsid w:val="005456BB"/>
    <w:rsid w:val="00545CCB"/>
    <w:rsid w:val="00547389"/>
    <w:rsid w:val="00554629"/>
    <w:rsid w:val="00555EBB"/>
    <w:rsid w:val="00556446"/>
    <w:rsid w:val="00556594"/>
    <w:rsid w:val="0056108C"/>
    <w:rsid w:val="0056112C"/>
    <w:rsid w:val="0056126A"/>
    <w:rsid w:val="00561DC3"/>
    <w:rsid w:val="005625CA"/>
    <w:rsid w:val="00563E60"/>
    <w:rsid w:val="00564E91"/>
    <w:rsid w:val="005707C1"/>
    <w:rsid w:val="00572A1B"/>
    <w:rsid w:val="00572EB1"/>
    <w:rsid w:val="00573A72"/>
    <w:rsid w:val="005756E1"/>
    <w:rsid w:val="00575BE1"/>
    <w:rsid w:val="00575E47"/>
    <w:rsid w:val="005804FF"/>
    <w:rsid w:val="00580C1F"/>
    <w:rsid w:val="00580D54"/>
    <w:rsid w:val="00583537"/>
    <w:rsid w:val="00584F5E"/>
    <w:rsid w:val="005879A9"/>
    <w:rsid w:val="0059155A"/>
    <w:rsid w:val="00591855"/>
    <w:rsid w:val="00593CC7"/>
    <w:rsid w:val="00597958"/>
    <w:rsid w:val="005A00DA"/>
    <w:rsid w:val="005A3AA8"/>
    <w:rsid w:val="005A4265"/>
    <w:rsid w:val="005A45E1"/>
    <w:rsid w:val="005A4F8D"/>
    <w:rsid w:val="005A6089"/>
    <w:rsid w:val="005A7ED2"/>
    <w:rsid w:val="005B0A00"/>
    <w:rsid w:val="005B1894"/>
    <w:rsid w:val="005B489E"/>
    <w:rsid w:val="005B6D7C"/>
    <w:rsid w:val="005B71E3"/>
    <w:rsid w:val="005C2902"/>
    <w:rsid w:val="005C394A"/>
    <w:rsid w:val="005C6D94"/>
    <w:rsid w:val="005C7C70"/>
    <w:rsid w:val="005D08DE"/>
    <w:rsid w:val="005D249B"/>
    <w:rsid w:val="005D29FE"/>
    <w:rsid w:val="005D3155"/>
    <w:rsid w:val="005D4B56"/>
    <w:rsid w:val="005D55FD"/>
    <w:rsid w:val="005D5BB5"/>
    <w:rsid w:val="005E0057"/>
    <w:rsid w:val="005E1C89"/>
    <w:rsid w:val="005E3FBB"/>
    <w:rsid w:val="005E5210"/>
    <w:rsid w:val="005E52D8"/>
    <w:rsid w:val="005E563A"/>
    <w:rsid w:val="005E714A"/>
    <w:rsid w:val="005F02A1"/>
    <w:rsid w:val="005F4FA5"/>
    <w:rsid w:val="0060036C"/>
    <w:rsid w:val="00601D9C"/>
    <w:rsid w:val="006037CD"/>
    <w:rsid w:val="006107F2"/>
    <w:rsid w:val="00611E43"/>
    <w:rsid w:val="00613D1C"/>
    <w:rsid w:val="006147BA"/>
    <w:rsid w:val="006164E2"/>
    <w:rsid w:val="00621298"/>
    <w:rsid w:val="00622001"/>
    <w:rsid w:val="00622032"/>
    <w:rsid w:val="00623962"/>
    <w:rsid w:val="006268CB"/>
    <w:rsid w:val="00630DD2"/>
    <w:rsid w:val="00632C03"/>
    <w:rsid w:val="006338D4"/>
    <w:rsid w:val="00635D95"/>
    <w:rsid w:val="0063693F"/>
    <w:rsid w:val="00636D39"/>
    <w:rsid w:val="0064177D"/>
    <w:rsid w:val="006418ED"/>
    <w:rsid w:val="00642BB7"/>
    <w:rsid w:val="00642D68"/>
    <w:rsid w:val="00644370"/>
    <w:rsid w:val="0064556E"/>
    <w:rsid w:val="006508CD"/>
    <w:rsid w:val="00651209"/>
    <w:rsid w:val="0065158F"/>
    <w:rsid w:val="00656E57"/>
    <w:rsid w:val="00657C5C"/>
    <w:rsid w:val="00660A93"/>
    <w:rsid w:val="00661230"/>
    <w:rsid w:val="00661490"/>
    <w:rsid w:val="006627A1"/>
    <w:rsid w:val="006628A6"/>
    <w:rsid w:val="00662E19"/>
    <w:rsid w:val="00663340"/>
    <w:rsid w:val="00663F25"/>
    <w:rsid w:val="006644E9"/>
    <w:rsid w:val="00664E49"/>
    <w:rsid w:val="00664F91"/>
    <w:rsid w:val="0066555B"/>
    <w:rsid w:val="00666130"/>
    <w:rsid w:val="00670167"/>
    <w:rsid w:val="006716A2"/>
    <w:rsid w:val="00672C2B"/>
    <w:rsid w:val="00673DA2"/>
    <w:rsid w:val="0067496E"/>
    <w:rsid w:val="00675E8C"/>
    <w:rsid w:val="006766B0"/>
    <w:rsid w:val="00680E90"/>
    <w:rsid w:val="00681C47"/>
    <w:rsid w:val="00682790"/>
    <w:rsid w:val="00684236"/>
    <w:rsid w:val="00684C44"/>
    <w:rsid w:val="00685547"/>
    <w:rsid w:val="00685F7F"/>
    <w:rsid w:val="0069075B"/>
    <w:rsid w:val="00691146"/>
    <w:rsid w:val="00691B41"/>
    <w:rsid w:val="006945D2"/>
    <w:rsid w:val="00695ACF"/>
    <w:rsid w:val="00695F49"/>
    <w:rsid w:val="00697CDA"/>
    <w:rsid w:val="006A0A9E"/>
    <w:rsid w:val="006A0D87"/>
    <w:rsid w:val="006A18B4"/>
    <w:rsid w:val="006A19F2"/>
    <w:rsid w:val="006A2C53"/>
    <w:rsid w:val="006A3ACD"/>
    <w:rsid w:val="006A4A1F"/>
    <w:rsid w:val="006A7289"/>
    <w:rsid w:val="006B0F77"/>
    <w:rsid w:val="006B1327"/>
    <w:rsid w:val="006B77FD"/>
    <w:rsid w:val="006C1149"/>
    <w:rsid w:val="006C1C22"/>
    <w:rsid w:val="006C210C"/>
    <w:rsid w:val="006C2534"/>
    <w:rsid w:val="006C2B2E"/>
    <w:rsid w:val="006C2CC0"/>
    <w:rsid w:val="006C5DE4"/>
    <w:rsid w:val="006D2564"/>
    <w:rsid w:val="006D5291"/>
    <w:rsid w:val="006D643B"/>
    <w:rsid w:val="006D7472"/>
    <w:rsid w:val="006D7A23"/>
    <w:rsid w:val="006E014E"/>
    <w:rsid w:val="006E0711"/>
    <w:rsid w:val="006E1706"/>
    <w:rsid w:val="006E3258"/>
    <w:rsid w:val="006E3488"/>
    <w:rsid w:val="006E61E6"/>
    <w:rsid w:val="006E6DC8"/>
    <w:rsid w:val="006F030C"/>
    <w:rsid w:val="006F0F49"/>
    <w:rsid w:val="006F2444"/>
    <w:rsid w:val="006F2665"/>
    <w:rsid w:val="006F3812"/>
    <w:rsid w:val="006F4965"/>
    <w:rsid w:val="006F5096"/>
    <w:rsid w:val="006F5BD6"/>
    <w:rsid w:val="00700F5C"/>
    <w:rsid w:val="0070210D"/>
    <w:rsid w:val="00702775"/>
    <w:rsid w:val="0070342B"/>
    <w:rsid w:val="007044AB"/>
    <w:rsid w:val="007073FD"/>
    <w:rsid w:val="00712675"/>
    <w:rsid w:val="00712A4C"/>
    <w:rsid w:val="007133F0"/>
    <w:rsid w:val="007142C2"/>
    <w:rsid w:val="00715187"/>
    <w:rsid w:val="00715EE9"/>
    <w:rsid w:val="0071716E"/>
    <w:rsid w:val="00720758"/>
    <w:rsid w:val="00721642"/>
    <w:rsid w:val="007223E9"/>
    <w:rsid w:val="00723879"/>
    <w:rsid w:val="00727D63"/>
    <w:rsid w:val="0073281E"/>
    <w:rsid w:val="00735058"/>
    <w:rsid w:val="007409F9"/>
    <w:rsid w:val="00740D93"/>
    <w:rsid w:val="007414AB"/>
    <w:rsid w:val="00741FA8"/>
    <w:rsid w:val="007426F8"/>
    <w:rsid w:val="00742719"/>
    <w:rsid w:val="007434AF"/>
    <w:rsid w:val="00743A59"/>
    <w:rsid w:val="00744110"/>
    <w:rsid w:val="00744C5E"/>
    <w:rsid w:val="00746F3A"/>
    <w:rsid w:val="007471D0"/>
    <w:rsid w:val="00751DA2"/>
    <w:rsid w:val="00752444"/>
    <w:rsid w:val="00754EE8"/>
    <w:rsid w:val="00755A84"/>
    <w:rsid w:val="00757CD3"/>
    <w:rsid w:val="00760A01"/>
    <w:rsid w:val="007615BB"/>
    <w:rsid w:val="007636F8"/>
    <w:rsid w:val="00763E9F"/>
    <w:rsid w:val="00764DE5"/>
    <w:rsid w:val="0076590E"/>
    <w:rsid w:val="007666FE"/>
    <w:rsid w:val="00766DE9"/>
    <w:rsid w:val="0077128F"/>
    <w:rsid w:val="00773528"/>
    <w:rsid w:val="00773C4B"/>
    <w:rsid w:val="007757A3"/>
    <w:rsid w:val="00777889"/>
    <w:rsid w:val="00777FF4"/>
    <w:rsid w:val="0078049B"/>
    <w:rsid w:val="007812F5"/>
    <w:rsid w:val="00783801"/>
    <w:rsid w:val="00784180"/>
    <w:rsid w:val="00784A0C"/>
    <w:rsid w:val="00785235"/>
    <w:rsid w:val="00786D6A"/>
    <w:rsid w:val="007873C5"/>
    <w:rsid w:val="00787538"/>
    <w:rsid w:val="00792D45"/>
    <w:rsid w:val="00793344"/>
    <w:rsid w:val="00793390"/>
    <w:rsid w:val="0079375B"/>
    <w:rsid w:val="00794320"/>
    <w:rsid w:val="00794E04"/>
    <w:rsid w:val="007953B8"/>
    <w:rsid w:val="007953F8"/>
    <w:rsid w:val="00795A43"/>
    <w:rsid w:val="00795D2E"/>
    <w:rsid w:val="007A0965"/>
    <w:rsid w:val="007A317F"/>
    <w:rsid w:val="007A4CBD"/>
    <w:rsid w:val="007B0164"/>
    <w:rsid w:val="007B066A"/>
    <w:rsid w:val="007B090E"/>
    <w:rsid w:val="007B1980"/>
    <w:rsid w:val="007B2747"/>
    <w:rsid w:val="007B29CC"/>
    <w:rsid w:val="007B42CA"/>
    <w:rsid w:val="007B50F2"/>
    <w:rsid w:val="007B60DB"/>
    <w:rsid w:val="007B6DB8"/>
    <w:rsid w:val="007B7B29"/>
    <w:rsid w:val="007C2130"/>
    <w:rsid w:val="007D039A"/>
    <w:rsid w:val="007D335B"/>
    <w:rsid w:val="007D42BC"/>
    <w:rsid w:val="007D43AC"/>
    <w:rsid w:val="007D5848"/>
    <w:rsid w:val="007D5BCE"/>
    <w:rsid w:val="007D710A"/>
    <w:rsid w:val="007E15CB"/>
    <w:rsid w:val="007E1D4B"/>
    <w:rsid w:val="007E3111"/>
    <w:rsid w:val="007E5447"/>
    <w:rsid w:val="007E7FEB"/>
    <w:rsid w:val="007F0114"/>
    <w:rsid w:val="007F42E1"/>
    <w:rsid w:val="007F728E"/>
    <w:rsid w:val="007F7B1B"/>
    <w:rsid w:val="00801134"/>
    <w:rsid w:val="008017FD"/>
    <w:rsid w:val="00801B1F"/>
    <w:rsid w:val="00802C44"/>
    <w:rsid w:val="00802C8A"/>
    <w:rsid w:val="00803CBF"/>
    <w:rsid w:val="008042A5"/>
    <w:rsid w:val="008048BA"/>
    <w:rsid w:val="008053D7"/>
    <w:rsid w:val="00806BA7"/>
    <w:rsid w:val="008111A2"/>
    <w:rsid w:val="0081143D"/>
    <w:rsid w:val="008120FF"/>
    <w:rsid w:val="00812EFD"/>
    <w:rsid w:val="00813470"/>
    <w:rsid w:val="00813981"/>
    <w:rsid w:val="008150D6"/>
    <w:rsid w:val="00815378"/>
    <w:rsid w:val="00815439"/>
    <w:rsid w:val="008159A2"/>
    <w:rsid w:val="008233AA"/>
    <w:rsid w:val="00823FFA"/>
    <w:rsid w:val="008308E8"/>
    <w:rsid w:val="00830C62"/>
    <w:rsid w:val="00831961"/>
    <w:rsid w:val="00834847"/>
    <w:rsid w:val="00835BEB"/>
    <w:rsid w:val="008367A8"/>
    <w:rsid w:val="00836D60"/>
    <w:rsid w:val="00836E52"/>
    <w:rsid w:val="008370CC"/>
    <w:rsid w:val="008411B5"/>
    <w:rsid w:val="008424D5"/>
    <w:rsid w:val="008436A3"/>
    <w:rsid w:val="00851F3F"/>
    <w:rsid w:val="0085333D"/>
    <w:rsid w:val="008551BE"/>
    <w:rsid w:val="00856B02"/>
    <w:rsid w:val="008579A8"/>
    <w:rsid w:val="00862338"/>
    <w:rsid w:val="008650D0"/>
    <w:rsid w:val="008661C8"/>
    <w:rsid w:val="008661F1"/>
    <w:rsid w:val="00866536"/>
    <w:rsid w:val="00866D34"/>
    <w:rsid w:val="00867692"/>
    <w:rsid w:val="008677D1"/>
    <w:rsid w:val="00867DE0"/>
    <w:rsid w:val="00874459"/>
    <w:rsid w:val="008749AB"/>
    <w:rsid w:val="0087517C"/>
    <w:rsid w:val="00876505"/>
    <w:rsid w:val="008772A2"/>
    <w:rsid w:val="008805A1"/>
    <w:rsid w:val="008805B1"/>
    <w:rsid w:val="008825E9"/>
    <w:rsid w:val="00884C1F"/>
    <w:rsid w:val="008857FD"/>
    <w:rsid w:val="00885AE5"/>
    <w:rsid w:val="00886875"/>
    <w:rsid w:val="00886E32"/>
    <w:rsid w:val="00890537"/>
    <w:rsid w:val="008908C3"/>
    <w:rsid w:val="00891463"/>
    <w:rsid w:val="00893D66"/>
    <w:rsid w:val="00893FAC"/>
    <w:rsid w:val="00894700"/>
    <w:rsid w:val="00894B5D"/>
    <w:rsid w:val="008A0A04"/>
    <w:rsid w:val="008A0A9B"/>
    <w:rsid w:val="008A0CBC"/>
    <w:rsid w:val="008A0D7C"/>
    <w:rsid w:val="008A3D75"/>
    <w:rsid w:val="008A3EEA"/>
    <w:rsid w:val="008A5879"/>
    <w:rsid w:val="008A6883"/>
    <w:rsid w:val="008A767A"/>
    <w:rsid w:val="008B3CE2"/>
    <w:rsid w:val="008B467D"/>
    <w:rsid w:val="008C045A"/>
    <w:rsid w:val="008C20A9"/>
    <w:rsid w:val="008C3DB0"/>
    <w:rsid w:val="008C5D18"/>
    <w:rsid w:val="008C64B5"/>
    <w:rsid w:val="008D012F"/>
    <w:rsid w:val="008D057A"/>
    <w:rsid w:val="008D06FC"/>
    <w:rsid w:val="008D10C5"/>
    <w:rsid w:val="008D1279"/>
    <w:rsid w:val="008D2125"/>
    <w:rsid w:val="008D38E4"/>
    <w:rsid w:val="008D58DA"/>
    <w:rsid w:val="008D6A73"/>
    <w:rsid w:val="008E06D0"/>
    <w:rsid w:val="008E1447"/>
    <w:rsid w:val="008E49A8"/>
    <w:rsid w:val="008E4C01"/>
    <w:rsid w:val="008E7241"/>
    <w:rsid w:val="008F096C"/>
    <w:rsid w:val="008F5517"/>
    <w:rsid w:val="008F57EB"/>
    <w:rsid w:val="008F5CC3"/>
    <w:rsid w:val="008F69E3"/>
    <w:rsid w:val="008F6F4E"/>
    <w:rsid w:val="00900981"/>
    <w:rsid w:val="00901A8F"/>
    <w:rsid w:val="00902057"/>
    <w:rsid w:val="00903420"/>
    <w:rsid w:val="00903A1C"/>
    <w:rsid w:val="00906476"/>
    <w:rsid w:val="009102EF"/>
    <w:rsid w:val="0091071B"/>
    <w:rsid w:val="00910F01"/>
    <w:rsid w:val="009137FE"/>
    <w:rsid w:val="00914F32"/>
    <w:rsid w:val="00916DA7"/>
    <w:rsid w:val="00924377"/>
    <w:rsid w:val="00925287"/>
    <w:rsid w:val="00925736"/>
    <w:rsid w:val="00926F10"/>
    <w:rsid w:val="009312E3"/>
    <w:rsid w:val="00932009"/>
    <w:rsid w:val="00933770"/>
    <w:rsid w:val="009338DA"/>
    <w:rsid w:val="009341A8"/>
    <w:rsid w:val="00934FC8"/>
    <w:rsid w:val="00936164"/>
    <w:rsid w:val="00940209"/>
    <w:rsid w:val="00941A32"/>
    <w:rsid w:val="00941BA1"/>
    <w:rsid w:val="009429ED"/>
    <w:rsid w:val="00942CBB"/>
    <w:rsid w:val="009453D3"/>
    <w:rsid w:val="00945F3B"/>
    <w:rsid w:val="009462A4"/>
    <w:rsid w:val="00947AE0"/>
    <w:rsid w:val="00950141"/>
    <w:rsid w:val="00952415"/>
    <w:rsid w:val="00952C90"/>
    <w:rsid w:val="00953E55"/>
    <w:rsid w:val="00955459"/>
    <w:rsid w:val="0095773A"/>
    <w:rsid w:val="00960AB8"/>
    <w:rsid w:val="00962CBA"/>
    <w:rsid w:val="009632C2"/>
    <w:rsid w:val="00964376"/>
    <w:rsid w:val="0096690F"/>
    <w:rsid w:val="0097137A"/>
    <w:rsid w:val="0097189A"/>
    <w:rsid w:val="009731AE"/>
    <w:rsid w:val="0097369C"/>
    <w:rsid w:val="00973836"/>
    <w:rsid w:val="009777CB"/>
    <w:rsid w:val="00981BFA"/>
    <w:rsid w:val="00981F4E"/>
    <w:rsid w:val="00982DB5"/>
    <w:rsid w:val="0098622D"/>
    <w:rsid w:val="00986481"/>
    <w:rsid w:val="00987834"/>
    <w:rsid w:val="00987D34"/>
    <w:rsid w:val="00990B33"/>
    <w:rsid w:val="0099263F"/>
    <w:rsid w:val="00993F2B"/>
    <w:rsid w:val="00994EB6"/>
    <w:rsid w:val="00995E3E"/>
    <w:rsid w:val="00996027"/>
    <w:rsid w:val="009A06D2"/>
    <w:rsid w:val="009A2137"/>
    <w:rsid w:val="009A4FDC"/>
    <w:rsid w:val="009A765A"/>
    <w:rsid w:val="009B080D"/>
    <w:rsid w:val="009B16F9"/>
    <w:rsid w:val="009B29E1"/>
    <w:rsid w:val="009B4FF0"/>
    <w:rsid w:val="009C1CE0"/>
    <w:rsid w:val="009C3D9D"/>
    <w:rsid w:val="009C4D5D"/>
    <w:rsid w:val="009C6E45"/>
    <w:rsid w:val="009D28A1"/>
    <w:rsid w:val="009D309B"/>
    <w:rsid w:val="009D403E"/>
    <w:rsid w:val="009D6DAA"/>
    <w:rsid w:val="009E029B"/>
    <w:rsid w:val="009E0C19"/>
    <w:rsid w:val="009E17B1"/>
    <w:rsid w:val="009E2136"/>
    <w:rsid w:val="009E41AE"/>
    <w:rsid w:val="009E47D3"/>
    <w:rsid w:val="009E6C90"/>
    <w:rsid w:val="009E6D21"/>
    <w:rsid w:val="009F1AE2"/>
    <w:rsid w:val="009F1BC9"/>
    <w:rsid w:val="009F38C2"/>
    <w:rsid w:val="009F435A"/>
    <w:rsid w:val="009F436B"/>
    <w:rsid w:val="00A005D2"/>
    <w:rsid w:val="00A01217"/>
    <w:rsid w:val="00A0570B"/>
    <w:rsid w:val="00A131FD"/>
    <w:rsid w:val="00A160AC"/>
    <w:rsid w:val="00A20566"/>
    <w:rsid w:val="00A21B6D"/>
    <w:rsid w:val="00A22F48"/>
    <w:rsid w:val="00A239A9"/>
    <w:rsid w:val="00A23B7E"/>
    <w:rsid w:val="00A23D64"/>
    <w:rsid w:val="00A2541D"/>
    <w:rsid w:val="00A25C5E"/>
    <w:rsid w:val="00A30C8A"/>
    <w:rsid w:val="00A337F9"/>
    <w:rsid w:val="00A3401B"/>
    <w:rsid w:val="00A405D5"/>
    <w:rsid w:val="00A408D4"/>
    <w:rsid w:val="00A41A2A"/>
    <w:rsid w:val="00A448A7"/>
    <w:rsid w:val="00A44B34"/>
    <w:rsid w:val="00A46026"/>
    <w:rsid w:val="00A46E75"/>
    <w:rsid w:val="00A47E80"/>
    <w:rsid w:val="00A5013B"/>
    <w:rsid w:val="00A530E9"/>
    <w:rsid w:val="00A54280"/>
    <w:rsid w:val="00A5505B"/>
    <w:rsid w:val="00A574D9"/>
    <w:rsid w:val="00A608A1"/>
    <w:rsid w:val="00A6266B"/>
    <w:rsid w:val="00A63A40"/>
    <w:rsid w:val="00A63B30"/>
    <w:rsid w:val="00A64507"/>
    <w:rsid w:val="00A67A72"/>
    <w:rsid w:val="00A7076A"/>
    <w:rsid w:val="00A70C03"/>
    <w:rsid w:val="00A74042"/>
    <w:rsid w:val="00A758F3"/>
    <w:rsid w:val="00A762D3"/>
    <w:rsid w:val="00A76876"/>
    <w:rsid w:val="00A823CA"/>
    <w:rsid w:val="00A825EA"/>
    <w:rsid w:val="00A82FDF"/>
    <w:rsid w:val="00A84361"/>
    <w:rsid w:val="00A84865"/>
    <w:rsid w:val="00A903C9"/>
    <w:rsid w:val="00A92421"/>
    <w:rsid w:val="00A927CD"/>
    <w:rsid w:val="00AA031A"/>
    <w:rsid w:val="00AA0F20"/>
    <w:rsid w:val="00AA3DAA"/>
    <w:rsid w:val="00AA4723"/>
    <w:rsid w:val="00AA4FEA"/>
    <w:rsid w:val="00AA59D3"/>
    <w:rsid w:val="00AA6FF9"/>
    <w:rsid w:val="00AA7F9C"/>
    <w:rsid w:val="00AB08AD"/>
    <w:rsid w:val="00AB0D81"/>
    <w:rsid w:val="00AB1186"/>
    <w:rsid w:val="00AB1D5B"/>
    <w:rsid w:val="00AB242B"/>
    <w:rsid w:val="00AB2465"/>
    <w:rsid w:val="00AB2A47"/>
    <w:rsid w:val="00AB3337"/>
    <w:rsid w:val="00AB656E"/>
    <w:rsid w:val="00AB6C86"/>
    <w:rsid w:val="00AC1034"/>
    <w:rsid w:val="00AC1AE6"/>
    <w:rsid w:val="00AC349C"/>
    <w:rsid w:val="00AC7BD4"/>
    <w:rsid w:val="00AC7F09"/>
    <w:rsid w:val="00AD13BC"/>
    <w:rsid w:val="00AD1908"/>
    <w:rsid w:val="00AD1FB0"/>
    <w:rsid w:val="00AD3596"/>
    <w:rsid w:val="00AD75B7"/>
    <w:rsid w:val="00AE4A54"/>
    <w:rsid w:val="00AE53A5"/>
    <w:rsid w:val="00AE5958"/>
    <w:rsid w:val="00AF0168"/>
    <w:rsid w:val="00AF2A59"/>
    <w:rsid w:val="00AF443A"/>
    <w:rsid w:val="00AF570E"/>
    <w:rsid w:val="00AF6A7D"/>
    <w:rsid w:val="00B04280"/>
    <w:rsid w:val="00B05DCB"/>
    <w:rsid w:val="00B063DF"/>
    <w:rsid w:val="00B112B2"/>
    <w:rsid w:val="00B128BE"/>
    <w:rsid w:val="00B17884"/>
    <w:rsid w:val="00B2006A"/>
    <w:rsid w:val="00B22FE6"/>
    <w:rsid w:val="00B2383C"/>
    <w:rsid w:val="00B25BD6"/>
    <w:rsid w:val="00B26A3C"/>
    <w:rsid w:val="00B26CA0"/>
    <w:rsid w:val="00B302CD"/>
    <w:rsid w:val="00B30464"/>
    <w:rsid w:val="00B32884"/>
    <w:rsid w:val="00B34253"/>
    <w:rsid w:val="00B371F7"/>
    <w:rsid w:val="00B37B2A"/>
    <w:rsid w:val="00B414E3"/>
    <w:rsid w:val="00B430FF"/>
    <w:rsid w:val="00B432FE"/>
    <w:rsid w:val="00B45096"/>
    <w:rsid w:val="00B51A36"/>
    <w:rsid w:val="00B541C8"/>
    <w:rsid w:val="00B54A47"/>
    <w:rsid w:val="00B5693D"/>
    <w:rsid w:val="00B60516"/>
    <w:rsid w:val="00B639EB"/>
    <w:rsid w:val="00B63D35"/>
    <w:rsid w:val="00B6423C"/>
    <w:rsid w:val="00B65990"/>
    <w:rsid w:val="00B6677A"/>
    <w:rsid w:val="00B67AAF"/>
    <w:rsid w:val="00B70BD5"/>
    <w:rsid w:val="00B72276"/>
    <w:rsid w:val="00B7462B"/>
    <w:rsid w:val="00B75F9C"/>
    <w:rsid w:val="00B75FFA"/>
    <w:rsid w:val="00B76313"/>
    <w:rsid w:val="00B8015D"/>
    <w:rsid w:val="00B8101D"/>
    <w:rsid w:val="00B81854"/>
    <w:rsid w:val="00B83AE0"/>
    <w:rsid w:val="00B8484E"/>
    <w:rsid w:val="00B85F4E"/>
    <w:rsid w:val="00B8616B"/>
    <w:rsid w:val="00B86F3D"/>
    <w:rsid w:val="00B87ABC"/>
    <w:rsid w:val="00B94F62"/>
    <w:rsid w:val="00B95B7A"/>
    <w:rsid w:val="00B96B64"/>
    <w:rsid w:val="00BA2460"/>
    <w:rsid w:val="00BA330B"/>
    <w:rsid w:val="00BA5141"/>
    <w:rsid w:val="00BA7553"/>
    <w:rsid w:val="00BA756A"/>
    <w:rsid w:val="00BB03BC"/>
    <w:rsid w:val="00BB121E"/>
    <w:rsid w:val="00BB345F"/>
    <w:rsid w:val="00BB4C61"/>
    <w:rsid w:val="00BC0B3B"/>
    <w:rsid w:val="00BC1114"/>
    <w:rsid w:val="00BC3EA3"/>
    <w:rsid w:val="00BC3EBA"/>
    <w:rsid w:val="00BC4D83"/>
    <w:rsid w:val="00BC6AF9"/>
    <w:rsid w:val="00BC7A07"/>
    <w:rsid w:val="00BD0369"/>
    <w:rsid w:val="00BD3C67"/>
    <w:rsid w:val="00BD3D84"/>
    <w:rsid w:val="00BD50D9"/>
    <w:rsid w:val="00BD5C11"/>
    <w:rsid w:val="00BE00A2"/>
    <w:rsid w:val="00BE325C"/>
    <w:rsid w:val="00BE4FA4"/>
    <w:rsid w:val="00BE7E40"/>
    <w:rsid w:val="00BF19B2"/>
    <w:rsid w:val="00BF3FDB"/>
    <w:rsid w:val="00BF6062"/>
    <w:rsid w:val="00BF65B5"/>
    <w:rsid w:val="00BF73B6"/>
    <w:rsid w:val="00C02522"/>
    <w:rsid w:val="00C03A07"/>
    <w:rsid w:val="00C04935"/>
    <w:rsid w:val="00C0559A"/>
    <w:rsid w:val="00C0734C"/>
    <w:rsid w:val="00C1019F"/>
    <w:rsid w:val="00C102B8"/>
    <w:rsid w:val="00C1272B"/>
    <w:rsid w:val="00C21C3E"/>
    <w:rsid w:val="00C21C9A"/>
    <w:rsid w:val="00C2238E"/>
    <w:rsid w:val="00C243A5"/>
    <w:rsid w:val="00C2601C"/>
    <w:rsid w:val="00C26C4F"/>
    <w:rsid w:val="00C26F67"/>
    <w:rsid w:val="00C307F8"/>
    <w:rsid w:val="00C32573"/>
    <w:rsid w:val="00C32E96"/>
    <w:rsid w:val="00C33117"/>
    <w:rsid w:val="00C33AFF"/>
    <w:rsid w:val="00C3612C"/>
    <w:rsid w:val="00C3642E"/>
    <w:rsid w:val="00C40883"/>
    <w:rsid w:val="00C41872"/>
    <w:rsid w:val="00C44705"/>
    <w:rsid w:val="00C45047"/>
    <w:rsid w:val="00C45113"/>
    <w:rsid w:val="00C45C2D"/>
    <w:rsid w:val="00C477F3"/>
    <w:rsid w:val="00C47A53"/>
    <w:rsid w:val="00C47AFE"/>
    <w:rsid w:val="00C50DAC"/>
    <w:rsid w:val="00C53274"/>
    <w:rsid w:val="00C573E3"/>
    <w:rsid w:val="00C5778A"/>
    <w:rsid w:val="00C5794F"/>
    <w:rsid w:val="00C61127"/>
    <w:rsid w:val="00C62A9A"/>
    <w:rsid w:val="00C663F0"/>
    <w:rsid w:val="00C71D16"/>
    <w:rsid w:val="00C71E7D"/>
    <w:rsid w:val="00C72BDC"/>
    <w:rsid w:val="00C72C23"/>
    <w:rsid w:val="00C73027"/>
    <w:rsid w:val="00C75BE5"/>
    <w:rsid w:val="00C812D6"/>
    <w:rsid w:val="00C81577"/>
    <w:rsid w:val="00C815D2"/>
    <w:rsid w:val="00C829CD"/>
    <w:rsid w:val="00C832E7"/>
    <w:rsid w:val="00C84B7C"/>
    <w:rsid w:val="00C8626C"/>
    <w:rsid w:val="00C91367"/>
    <w:rsid w:val="00C92675"/>
    <w:rsid w:val="00C93ADD"/>
    <w:rsid w:val="00C93ED1"/>
    <w:rsid w:val="00C95489"/>
    <w:rsid w:val="00C95770"/>
    <w:rsid w:val="00C9580C"/>
    <w:rsid w:val="00C96641"/>
    <w:rsid w:val="00C966D1"/>
    <w:rsid w:val="00CA0408"/>
    <w:rsid w:val="00CB07AF"/>
    <w:rsid w:val="00CB1FBB"/>
    <w:rsid w:val="00CB2D20"/>
    <w:rsid w:val="00CB3CF3"/>
    <w:rsid w:val="00CB6268"/>
    <w:rsid w:val="00CB713F"/>
    <w:rsid w:val="00CC3136"/>
    <w:rsid w:val="00CC4477"/>
    <w:rsid w:val="00CC4A6A"/>
    <w:rsid w:val="00CC4E70"/>
    <w:rsid w:val="00CC56D6"/>
    <w:rsid w:val="00CC5884"/>
    <w:rsid w:val="00CC6024"/>
    <w:rsid w:val="00CC62B0"/>
    <w:rsid w:val="00CC7078"/>
    <w:rsid w:val="00CD0324"/>
    <w:rsid w:val="00CD1687"/>
    <w:rsid w:val="00CD2B07"/>
    <w:rsid w:val="00CD2D6E"/>
    <w:rsid w:val="00CD3DA8"/>
    <w:rsid w:val="00CD568B"/>
    <w:rsid w:val="00CD7548"/>
    <w:rsid w:val="00CD7DEF"/>
    <w:rsid w:val="00CE2108"/>
    <w:rsid w:val="00CE23B4"/>
    <w:rsid w:val="00CE242A"/>
    <w:rsid w:val="00CE2C20"/>
    <w:rsid w:val="00CE4BBB"/>
    <w:rsid w:val="00CE59B0"/>
    <w:rsid w:val="00CE5A54"/>
    <w:rsid w:val="00CE65BC"/>
    <w:rsid w:val="00CE76EE"/>
    <w:rsid w:val="00CF11A1"/>
    <w:rsid w:val="00CF1491"/>
    <w:rsid w:val="00CF3955"/>
    <w:rsid w:val="00CF4A75"/>
    <w:rsid w:val="00CF5886"/>
    <w:rsid w:val="00CF5CAF"/>
    <w:rsid w:val="00CF674F"/>
    <w:rsid w:val="00CF6B53"/>
    <w:rsid w:val="00CF77BC"/>
    <w:rsid w:val="00CF7F8A"/>
    <w:rsid w:val="00D011C8"/>
    <w:rsid w:val="00D02CA4"/>
    <w:rsid w:val="00D02DBE"/>
    <w:rsid w:val="00D06463"/>
    <w:rsid w:val="00D06792"/>
    <w:rsid w:val="00D1404B"/>
    <w:rsid w:val="00D14B6A"/>
    <w:rsid w:val="00D14C66"/>
    <w:rsid w:val="00D169FC"/>
    <w:rsid w:val="00D17977"/>
    <w:rsid w:val="00D20372"/>
    <w:rsid w:val="00D21188"/>
    <w:rsid w:val="00D2186E"/>
    <w:rsid w:val="00D21D3B"/>
    <w:rsid w:val="00D22700"/>
    <w:rsid w:val="00D22CAE"/>
    <w:rsid w:val="00D23207"/>
    <w:rsid w:val="00D23543"/>
    <w:rsid w:val="00D25B25"/>
    <w:rsid w:val="00D25FCB"/>
    <w:rsid w:val="00D2684E"/>
    <w:rsid w:val="00D26F18"/>
    <w:rsid w:val="00D316FC"/>
    <w:rsid w:val="00D31C6F"/>
    <w:rsid w:val="00D32E4B"/>
    <w:rsid w:val="00D33172"/>
    <w:rsid w:val="00D33BB7"/>
    <w:rsid w:val="00D37502"/>
    <w:rsid w:val="00D40E23"/>
    <w:rsid w:val="00D424FE"/>
    <w:rsid w:val="00D447AD"/>
    <w:rsid w:val="00D448BA"/>
    <w:rsid w:val="00D50360"/>
    <w:rsid w:val="00D52611"/>
    <w:rsid w:val="00D526A3"/>
    <w:rsid w:val="00D531F6"/>
    <w:rsid w:val="00D54BF7"/>
    <w:rsid w:val="00D560D9"/>
    <w:rsid w:val="00D5643C"/>
    <w:rsid w:val="00D57796"/>
    <w:rsid w:val="00D57A42"/>
    <w:rsid w:val="00D611FC"/>
    <w:rsid w:val="00D62801"/>
    <w:rsid w:val="00D63112"/>
    <w:rsid w:val="00D6411B"/>
    <w:rsid w:val="00D673FC"/>
    <w:rsid w:val="00D67DE1"/>
    <w:rsid w:val="00D73041"/>
    <w:rsid w:val="00D763EF"/>
    <w:rsid w:val="00D77CF1"/>
    <w:rsid w:val="00D81485"/>
    <w:rsid w:val="00D825BF"/>
    <w:rsid w:val="00D83133"/>
    <w:rsid w:val="00D8421A"/>
    <w:rsid w:val="00D86037"/>
    <w:rsid w:val="00D866AA"/>
    <w:rsid w:val="00D87176"/>
    <w:rsid w:val="00D8771B"/>
    <w:rsid w:val="00D904BC"/>
    <w:rsid w:val="00D9193F"/>
    <w:rsid w:val="00D92C06"/>
    <w:rsid w:val="00D93C09"/>
    <w:rsid w:val="00D93E29"/>
    <w:rsid w:val="00D940A9"/>
    <w:rsid w:val="00DA09CC"/>
    <w:rsid w:val="00DA2A29"/>
    <w:rsid w:val="00DA59BC"/>
    <w:rsid w:val="00DB0035"/>
    <w:rsid w:val="00DB04EC"/>
    <w:rsid w:val="00DB3FE5"/>
    <w:rsid w:val="00DB6A6F"/>
    <w:rsid w:val="00DC11B8"/>
    <w:rsid w:val="00DC14A4"/>
    <w:rsid w:val="00DC23E6"/>
    <w:rsid w:val="00DC2A08"/>
    <w:rsid w:val="00DC3D4E"/>
    <w:rsid w:val="00DC4738"/>
    <w:rsid w:val="00DC4809"/>
    <w:rsid w:val="00DC6BC4"/>
    <w:rsid w:val="00DC70B1"/>
    <w:rsid w:val="00DD0734"/>
    <w:rsid w:val="00DD166E"/>
    <w:rsid w:val="00DD2765"/>
    <w:rsid w:val="00DD6D80"/>
    <w:rsid w:val="00DE00C7"/>
    <w:rsid w:val="00DE04C4"/>
    <w:rsid w:val="00DE05B8"/>
    <w:rsid w:val="00DE2B98"/>
    <w:rsid w:val="00DE34FD"/>
    <w:rsid w:val="00DE3692"/>
    <w:rsid w:val="00DE3B71"/>
    <w:rsid w:val="00DE7270"/>
    <w:rsid w:val="00DF2B9B"/>
    <w:rsid w:val="00DF306F"/>
    <w:rsid w:val="00DF3779"/>
    <w:rsid w:val="00DF5613"/>
    <w:rsid w:val="00DF5BD6"/>
    <w:rsid w:val="00DF5ED1"/>
    <w:rsid w:val="00DF68B6"/>
    <w:rsid w:val="00DF75FD"/>
    <w:rsid w:val="00E02F3B"/>
    <w:rsid w:val="00E05BC6"/>
    <w:rsid w:val="00E10322"/>
    <w:rsid w:val="00E12484"/>
    <w:rsid w:val="00E133ED"/>
    <w:rsid w:val="00E1446A"/>
    <w:rsid w:val="00E1596F"/>
    <w:rsid w:val="00E16303"/>
    <w:rsid w:val="00E173EC"/>
    <w:rsid w:val="00E17537"/>
    <w:rsid w:val="00E17B77"/>
    <w:rsid w:val="00E20A37"/>
    <w:rsid w:val="00E23B4E"/>
    <w:rsid w:val="00E23BE9"/>
    <w:rsid w:val="00E25279"/>
    <w:rsid w:val="00E304CF"/>
    <w:rsid w:val="00E33ADF"/>
    <w:rsid w:val="00E345F0"/>
    <w:rsid w:val="00E35A11"/>
    <w:rsid w:val="00E360D0"/>
    <w:rsid w:val="00E377F7"/>
    <w:rsid w:val="00E4091C"/>
    <w:rsid w:val="00E4312B"/>
    <w:rsid w:val="00E47824"/>
    <w:rsid w:val="00E47D14"/>
    <w:rsid w:val="00E5024A"/>
    <w:rsid w:val="00E50518"/>
    <w:rsid w:val="00E52203"/>
    <w:rsid w:val="00E536D7"/>
    <w:rsid w:val="00E5373C"/>
    <w:rsid w:val="00E539B1"/>
    <w:rsid w:val="00E5498C"/>
    <w:rsid w:val="00E54C1B"/>
    <w:rsid w:val="00E54EF1"/>
    <w:rsid w:val="00E5716B"/>
    <w:rsid w:val="00E603EC"/>
    <w:rsid w:val="00E61826"/>
    <w:rsid w:val="00E657CC"/>
    <w:rsid w:val="00E67744"/>
    <w:rsid w:val="00E70D8E"/>
    <w:rsid w:val="00E742AF"/>
    <w:rsid w:val="00E74491"/>
    <w:rsid w:val="00E7540E"/>
    <w:rsid w:val="00E80D27"/>
    <w:rsid w:val="00E81BAA"/>
    <w:rsid w:val="00E834FE"/>
    <w:rsid w:val="00E84B6E"/>
    <w:rsid w:val="00E85809"/>
    <w:rsid w:val="00E85DD6"/>
    <w:rsid w:val="00E865CB"/>
    <w:rsid w:val="00E90451"/>
    <w:rsid w:val="00E919E1"/>
    <w:rsid w:val="00E91B03"/>
    <w:rsid w:val="00E93EAD"/>
    <w:rsid w:val="00E966A9"/>
    <w:rsid w:val="00E9781A"/>
    <w:rsid w:val="00EA1558"/>
    <w:rsid w:val="00EA280A"/>
    <w:rsid w:val="00EB04A5"/>
    <w:rsid w:val="00EB2DB4"/>
    <w:rsid w:val="00EB392E"/>
    <w:rsid w:val="00EB3C3F"/>
    <w:rsid w:val="00EB67CC"/>
    <w:rsid w:val="00EB6F99"/>
    <w:rsid w:val="00EB78EF"/>
    <w:rsid w:val="00EC1F6A"/>
    <w:rsid w:val="00EC33F9"/>
    <w:rsid w:val="00EC468B"/>
    <w:rsid w:val="00EC683E"/>
    <w:rsid w:val="00EC6941"/>
    <w:rsid w:val="00ED36A7"/>
    <w:rsid w:val="00ED5313"/>
    <w:rsid w:val="00EE191D"/>
    <w:rsid w:val="00EE1B27"/>
    <w:rsid w:val="00EE1B30"/>
    <w:rsid w:val="00EE471B"/>
    <w:rsid w:val="00EE532A"/>
    <w:rsid w:val="00EE598C"/>
    <w:rsid w:val="00EE62C9"/>
    <w:rsid w:val="00EE647D"/>
    <w:rsid w:val="00EF268F"/>
    <w:rsid w:val="00EF58FD"/>
    <w:rsid w:val="00F033FB"/>
    <w:rsid w:val="00F0468F"/>
    <w:rsid w:val="00F0471C"/>
    <w:rsid w:val="00F07FE2"/>
    <w:rsid w:val="00F110CD"/>
    <w:rsid w:val="00F11697"/>
    <w:rsid w:val="00F12575"/>
    <w:rsid w:val="00F13379"/>
    <w:rsid w:val="00F17AFF"/>
    <w:rsid w:val="00F207B9"/>
    <w:rsid w:val="00F23ACF"/>
    <w:rsid w:val="00F25A91"/>
    <w:rsid w:val="00F27D5D"/>
    <w:rsid w:val="00F30F6B"/>
    <w:rsid w:val="00F317EA"/>
    <w:rsid w:val="00F3351F"/>
    <w:rsid w:val="00F34F2D"/>
    <w:rsid w:val="00F357CD"/>
    <w:rsid w:val="00F36760"/>
    <w:rsid w:val="00F37301"/>
    <w:rsid w:val="00F373F5"/>
    <w:rsid w:val="00F40026"/>
    <w:rsid w:val="00F40504"/>
    <w:rsid w:val="00F407D5"/>
    <w:rsid w:val="00F417B5"/>
    <w:rsid w:val="00F42080"/>
    <w:rsid w:val="00F44874"/>
    <w:rsid w:val="00F46E58"/>
    <w:rsid w:val="00F472FB"/>
    <w:rsid w:val="00F5271F"/>
    <w:rsid w:val="00F53432"/>
    <w:rsid w:val="00F53E89"/>
    <w:rsid w:val="00F57170"/>
    <w:rsid w:val="00F63160"/>
    <w:rsid w:val="00F64357"/>
    <w:rsid w:val="00F6741F"/>
    <w:rsid w:val="00F732A1"/>
    <w:rsid w:val="00F7455C"/>
    <w:rsid w:val="00F773A3"/>
    <w:rsid w:val="00F777C5"/>
    <w:rsid w:val="00F81AEC"/>
    <w:rsid w:val="00F84DF8"/>
    <w:rsid w:val="00F87C2E"/>
    <w:rsid w:val="00F9042B"/>
    <w:rsid w:val="00F92AEE"/>
    <w:rsid w:val="00F92F78"/>
    <w:rsid w:val="00F92F93"/>
    <w:rsid w:val="00F945E1"/>
    <w:rsid w:val="00FA2716"/>
    <w:rsid w:val="00FA37C9"/>
    <w:rsid w:val="00FA58DE"/>
    <w:rsid w:val="00FA6C2E"/>
    <w:rsid w:val="00FB07EC"/>
    <w:rsid w:val="00FB32BC"/>
    <w:rsid w:val="00FB525A"/>
    <w:rsid w:val="00FB6599"/>
    <w:rsid w:val="00FB6F2E"/>
    <w:rsid w:val="00FB724D"/>
    <w:rsid w:val="00FC1137"/>
    <w:rsid w:val="00FC3786"/>
    <w:rsid w:val="00FC38C8"/>
    <w:rsid w:val="00FC54D8"/>
    <w:rsid w:val="00FC5A18"/>
    <w:rsid w:val="00FD340D"/>
    <w:rsid w:val="00FD4576"/>
    <w:rsid w:val="00FD54BD"/>
    <w:rsid w:val="00FE05EB"/>
    <w:rsid w:val="00FE18B7"/>
    <w:rsid w:val="00FE1FB4"/>
    <w:rsid w:val="00FE2B0F"/>
    <w:rsid w:val="00FE2C9D"/>
    <w:rsid w:val="00FE332F"/>
    <w:rsid w:val="00FE6EEE"/>
    <w:rsid w:val="00FF7E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8BA7E77"/>
  <w15:docId w15:val="{8451EFA1-2E0E-42DA-AC11-C1F4C872ED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24"/>
        <w:szCs w:val="24"/>
        <w:lang w:val="en-GB" w:eastAsia="fr-F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2C90"/>
    <w:rPr>
      <w:lang w:val="en-US"/>
    </w:rPr>
  </w:style>
  <w:style w:type="paragraph" w:styleId="Titre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itre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itre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Titre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itre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r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0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2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3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4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Sous-titr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auNormal"/>
    <w:tblPr>
      <w:tblStyleRowBandSize w:val="1"/>
      <w:tblStyleColBandSize w:val="1"/>
    </w:tblPr>
  </w:style>
  <w:style w:type="table" w:customStyle="1" w:styleId="a0">
    <w:basedOn w:val="TableauNormal"/>
    <w:tblPr>
      <w:tblStyleRowBandSize w:val="1"/>
      <w:tblStyleColBandSize w:val="1"/>
    </w:tblPr>
  </w:style>
  <w:style w:type="character" w:styleId="Marquedecommentaire">
    <w:name w:val="annotation reference"/>
    <w:basedOn w:val="Policepardfaut"/>
    <w:uiPriority w:val="99"/>
    <w:semiHidden/>
    <w:unhideWhenUsed/>
    <w:rsid w:val="0070154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701545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701545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0154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01545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01545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01545"/>
    <w:rPr>
      <w:rFonts w:ascii="Segoe UI" w:hAnsi="Segoe UI" w:cs="Segoe UI"/>
      <w:sz w:val="18"/>
      <w:szCs w:val="18"/>
    </w:rPr>
  </w:style>
  <w:style w:type="character" w:styleId="Lienhypertexte">
    <w:name w:val="Hyperlink"/>
    <w:basedOn w:val="Policepardfaut"/>
    <w:uiPriority w:val="99"/>
    <w:unhideWhenUsed/>
    <w:rsid w:val="007F6E1F"/>
    <w:rPr>
      <w:color w:val="0000FF" w:themeColor="hyperlink"/>
      <w:u w:val="single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7F6E1F"/>
    <w:rPr>
      <w:color w:val="605E5C"/>
      <w:shd w:val="clear" w:color="auto" w:fill="E1DFDD"/>
    </w:rPr>
  </w:style>
  <w:style w:type="table" w:customStyle="1" w:styleId="a1">
    <w:basedOn w:val="TableNormal4"/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2">
    <w:basedOn w:val="TableNormal4"/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3">
    <w:basedOn w:val="TableNormal4"/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4">
    <w:basedOn w:val="TableNormal4"/>
    <w:tblPr>
      <w:tblStyleRowBandSize w:val="1"/>
      <w:tblStyleColBandSize w:val="1"/>
      <w:tblCellMar>
        <w:left w:w="108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53464D"/>
    <w:pPr>
      <w:spacing w:before="100" w:beforeAutospacing="1" w:after="100" w:afterAutospacing="1"/>
    </w:pPr>
    <w:rPr>
      <w:rFonts w:eastAsiaTheme="minorEastAsia"/>
      <w:lang w:val="fr-FR"/>
    </w:rPr>
  </w:style>
  <w:style w:type="table" w:customStyle="1" w:styleId="a5">
    <w:basedOn w:val="TableNormal2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6">
    <w:basedOn w:val="TableNormal2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Lgende">
    <w:name w:val="caption"/>
    <w:basedOn w:val="Normal"/>
    <w:next w:val="Normal"/>
    <w:uiPriority w:val="35"/>
    <w:unhideWhenUsed/>
    <w:qFormat/>
    <w:rsid w:val="00120A26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Bibliographie1">
    <w:name w:val="Bibliographie1"/>
    <w:basedOn w:val="Normal"/>
    <w:link w:val="BibliographyCar"/>
    <w:rsid w:val="00E9165E"/>
    <w:pPr>
      <w:tabs>
        <w:tab w:val="left" w:pos="380"/>
        <w:tab w:val="left" w:pos="2419"/>
      </w:tabs>
      <w:spacing w:after="240"/>
      <w:ind w:left="384" w:hanging="384"/>
    </w:pPr>
    <w:rPr>
      <w:sz w:val="18"/>
      <w:szCs w:val="18"/>
    </w:rPr>
  </w:style>
  <w:style w:type="character" w:customStyle="1" w:styleId="BibliographyCar">
    <w:name w:val="Bibliography Car"/>
    <w:basedOn w:val="Policepardfaut"/>
    <w:link w:val="Bibliographie1"/>
    <w:rsid w:val="00E9165E"/>
    <w:rPr>
      <w:sz w:val="18"/>
      <w:szCs w:val="18"/>
      <w:lang w:val="en-US"/>
    </w:rPr>
  </w:style>
  <w:style w:type="table" w:customStyle="1" w:styleId="a7">
    <w:basedOn w:val="TableNormal1"/>
    <w:tblPr>
      <w:tblStyleRowBandSize w:val="1"/>
      <w:tblStyleColBandSize w:val="1"/>
      <w:tblCellMar>
        <w:left w:w="70" w:type="dxa"/>
        <w:right w:w="70" w:type="dxa"/>
      </w:tblCellMar>
    </w:tblPr>
  </w:style>
  <w:style w:type="table" w:customStyle="1" w:styleId="a8">
    <w:basedOn w:val="TableNormal1"/>
    <w:tblPr>
      <w:tblStyleRowBandSize w:val="1"/>
      <w:tblStyleColBandSize w:val="1"/>
      <w:tblCellMar>
        <w:left w:w="70" w:type="dxa"/>
        <w:right w:w="70" w:type="dxa"/>
      </w:tblCellMar>
    </w:tblPr>
  </w:style>
  <w:style w:type="table" w:customStyle="1" w:styleId="a9">
    <w:basedOn w:val="TableNormal1"/>
    <w:tblPr>
      <w:tblStyleRowBandSize w:val="1"/>
      <w:tblStyleColBandSize w:val="1"/>
      <w:tblCellMar>
        <w:left w:w="70" w:type="dxa"/>
        <w:right w:w="70" w:type="dxa"/>
      </w:tblCellMar>
    </w:tblPr>
  </w:style>
  <w:style w:type="table" w:customStyle="1" w:styleId="aa">
    <w:basedOn w:val="TableNormal1"/>
    <w:tblPr>
      <w:tblStyleRowBandSize w:val="1"/>
      <w:tblStyleColBandSize w:val="1"/>
      <w:tblCellMar>
        <w:left w:w="70" w:type="dxa"/>
        <w:right w:w="70" w:type="dxa"/>
      </w:tblCellMar>
    </w:tblPr>
  </w:style>
  <w:style w:type="table" w:customStyle="1" w:styleId="ab">
    <w:basedOn w:val="TableNormal1"/>
    <w:tblPr>
      <w:tblStyleRowBandSize w:val="1"/>
      <w:tblStyleColBandSize w:val="1"/>
      <w:tblCellMar>
        <w:left w:w="70" w:type="dxa"/>
        <w:right w:w="70" w:type="dxa"/>
      </w:tblCellMar>
    </w:tblPr>
  </w:style>
  <w:style w:type="table" w:customStyle="1" w:styleId="a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En-tte">
    <w:name w:val="header"/>
    <w:basedOn w:val="Normal"/>
    <w:link w:val="En-tteCar"/>
    <w:uiPriority w:val="99"/>
    <w:unhideWhenUsed/>
    <w:rsid w:val="003D3E36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3D3E36"/>
  </w:style>
  <w:style w:type="paragraph" w:styleId="Pieddepage">
    <w:name w:val="footer"/>
    <w:basedOn w:val="Normal"/>
    <w:link w:val="PieddepageCar"/>
    <w:uiPriority w:val="99"/>
    <w:unhideWhenUsed/>
    <w:rsid w:val="003D3E36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3D3E36"/>
  </w:style>
  <w:style w:type="paragraph" w:styleId="Rvision">
    <w:name w:val="Revision"/>
    <w:hidden/>
    <w:uiPriority w:val="99"/>
    <w:semiHidden/>
    <w:rsid w:val="00D866AA"/>
  </w:style>
  <w:style w:type="paragraph" w:styleId="Bibliographie">
    <w:name w:val="Bibliography"/>
    <w:basedOn w:val="Normal"/>
    <w:next w:val="Normal"/>
    <w:uiPriority w:val="37"/>
    <w:unhideWhenUsed/>
    <w:rsid w:val="00B302CD"/>
    <w:pPr>
      <w:tabs>
        <w:tab w:val="left" w:pos="384"/>
      </w:tabs>
      <w:spacing w:after="240"/>
      <w:ind w:left="384" w:hanging="384"/>
    </w:pPr>
  </w:style>
  <w:style w:type="paragraph" w:styleId="Paragraphedeliste">
    <w:name w:val="List Paragraph"/>
    <w:basedOn w:val="Normal"/>
    <w:uiPriority w:val="1"/>
    <w:qFormat/>
    <w:rsid w:val="003D421D"/>
    <w:pPr>
      <w:ind w:left="720"/>
      <w:contextualSpacing/>
    </w:pPr>
  </w:style>
  <w:style w:type="character" w:styleId="Numrodeligne">
    <w:name w:val="line number"/>
    <w:basedOn w:val="Policepardfaut"/>
    <w:uiPriority w:val="99"/>
    <w:semiHidden/>
    <w:unhideWhenUsed/>
    <w:rsid w:val="00685F7F"/>
  </w:style>
  <w:style w:type="character" w:styleId="Mentionnonrsolue">
    <w:name w:val="Unresolved Mention"/>
    <w:basedOn w:val="Policepardfaut"/>
    <w:uiPriority w:val="99"/>
    <w:semiHidden/>
    <w:unhideWhenUsed/>
    <w:rsid w:val="00151A31"/>
    <w:rPr>
      <w:color w:val="605E5C"/>
      <w:shd w:val="clear" w:color="auto" w:fill="E1DFDD"/>
    </w:rPr>
  </w:style>
  <w:style w:type="table" w:styleId="Tableausimple1">
    <w:name w:val="Plain Table 1"/>
    <w:basedOn w:val="TableauNormal"/>
    <w:uiPriority w:val="41"/>
    <w:rsid w:val="008A6883"/>
    <w:rPr>
      <w:rFonts w:asciiTheme="minorHAnsi" w:eastAsiaTheme="minorHAnsi" w:hAnsiTheme="minorHAnsi" w:cstheme="minorBidi"/>
      <w:sz w:val="22"/>
      <w:szCs w:val="22"/>
      <w:lang w:val="fr-FR" w:eastAsia="en-US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lledutableau">
    <w:name w:val="Table Grid"/>
    <w:basedOn w:val="TableauNormal"/>
    <w:uiPriority w:val="59"/>
    <w:rsid w:val="00642BB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lledetableauclaire">
    <w:name w:val="Grid Table Light"/>
    <w:basedOn w:val="TableauNormal"/>
    <w:uiPriority w:val="40"/>
    <w:rsid w:val="00055775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lev">
    <w:name w:val="Strong"/>
    <w:basedOn w:val="Policepardfaut"/>
    <w:uiPriority w:val="22"/>
    <w:qFormat/>
    <w:rsid w:val="001868E4"/>
    <w:rPr>
      <w:b/>
      <w:bCs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3534A1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  <w:lang w:val="fr-FR"/>
    </w:rPr>
  </w:style>
  <w:style w:type="paragraph" w:styleId="TM1">
    <w:name w:val="toc 1"/>
    <w:basedOn w:val="Normal"/>
    <w:next w:val="Normal"/>
    <w:autoRedefine/>
    <w:uiPriority w:val="39"/>
    <w:unhideWhenUsed/>
    <w:rsid w:val="00C477F3"/>
    <w:pPr>
      <w:tabs>
        <w:tab w:val="right" w:leader="dot" w:pos="10474"/>
      </w:tabs>
      <w:spacing w:after="100"/>
    </w:pPr>
    <w:rPr>
      <w:b/>
      <w:bCs/>
      <w:noProof/>
    </w:rPr>
  </w:style>
  <w:style w:type="paragraph" w:styleId="TM2">
    <w:name w:val="toc 2"/>
    <w:basedOn w:val="Normal"/>
    <w:next w:val="Normal"/>
    <w:autoRedefine/>
    <w:uiPriority w:val="39"/>
    <w:unhideWhenUsed/>
    <w:rsid w:val="004A03D2"/>
    <w:pPr>
      <w:tabs>
        <w:tab w:val="right" w:leader="dot" w:pos="9396"/>
      </w:tabs>
      <w:spacing w:after="100"/>
      <w:ind w:left="240"/>
    </w:pPr>
    <w:rPr>
      <w:b/>
      <w:bCs/>
      <w:noProof/>
    </w:rPr>
  </w:style>
  <w:style w:type="numbering" w:customStyle="1" w:styleId="Aucuneliste1">
    <w:name w:val="Aucune liste1"/>
    <w:next w:val="Aucuneliste"/>
    <w:uiPriority w:val="99"/>
    <w:semiHidden/>
    <w:unhideWhenUsed/>
    <w:rsid w:val="00E5498C"/>
  </w:style>
  <w:style w:type="table" w:customStyle="1" w:styleId="TableNormal10">
    <w:name w:val="Table Normal1"/>
    <w:uiPriority w:val="2"/>
    <w:semiHidden/>
    <w:unhideWhenUsed/>
    <w:qFormat/>
    <w:rsid w:val="00E5498C"/>
    <w:pPr>
      <w:widowControl w:val="0"/>
      <w:autoSpaceDE w:val="0"/>
      <w:autoSpaceDN w:val="0"/>
    </w:pPr>
    <w:rPr>
      <w:rFonts w:ascii="Calibri" w:eastAsia="Calibri" w:hAnsi="Calibr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sdetexte">
    <w:name w:val="Body Text"/>
    <w:basedOn w:val="Normal"/>
    <w:link w:val="CorpsdetexteCar"/>
    <w:uiPriority w:val="1"/>
    <w:qFormat/>
    <w:rsid w:val="00E5498C"/>
    <w:pPr>
      <w:widowControl w:val="0"/>
      <w:autoSpaceDE w:val="0"/>
      <w:autoSpaceDN w:val="0"/>
    </w:pPr>
    <w:rPr>
      <w:rFonts w:ascii="Arial MT" w:eastAsia="Arial MT" w:hAnsi="Arial MT" w:cs="Arial MT"/>
      <w:sz w:val="22"/>
      <w:szCs w:val="22"/>
      <w:lang w:val="fr-FR" w:eastAsia="en-US"/>
    </w:rPr>
  </w:style>
  <w:style w:type="character" w:customStyle="1" w:styleId="CorpsdetexteCar">
    <w:name w:val="Corps de texte Car"/>
    <w:basedOn w:val="Policepardfaut"/>
    <w:link w:val="Corpsdetexte"/>
    <w:uiPriority w:val="1"/>
    <w:rsid w:val="00E5498C"/>
    <w:rPr>
      <w:rFonts w:ascii="Arial MT" w:eastAsia="Arial MT" w:hAnsi="Arial MT" w:cs="Arial MT"/>
      <w:sz w:val="22"/>
      <w:szCs w:val="22"/>
      <w:lang w:val="fr-FR" w:eastAsia="en-US"/>
    </w:rPr>
  </w:style>
  <w:style w:type="paragraph" w:customStyle="1" w:styleId="TableParagraph">
    <w:name w:val="Table Paragraph"/>
    <w:basedOn w:val="Normal"/>
    <w:uiPriority w:val="1"/>
    <w:qFormat/>
    <w:rsid w:val="00E5498C"/>
    <w:pPr>
      <w:widowControl w:val="0"/>
      <w:autoSpaceDE w:val="0"/>
      <w:autoSpaceDN w:val="0"/>
    </w:pPr>
    <w:rPr>
      <w:rFonts w:ascii="Arial MT" w:eastAsia="Arial MT" w:hAnsi="Arial MT" w:cs="Arial MT"/>
      <w:sz w:val="22"/>
      <w:szCs w:val="22"/>
      <w:lang w:val="fr-FR" w:eastAsia="en-US"/>
    </w:rPr>
  </w:style>
  <w:style w:type="numbering" w:customStyle="1" w:styleId="Aucuneliste2">
    <w:name w:val="Aucune liste2"/>
    <w:next w:val="Aucuneliste"/>
    <w:uiPriority w:val="99"/>
    <w:semiHidden/>
    <w:unhideWhenUsed/>
    <w:rsid w:val="00336081"/>
  </w:style>
  <w:style w:type="table" w:customStyle="1" w:styleId="TableNormal20">
    <w:name w:val="Table Normal2"/>
    <w:uiPriority w:val="2"/>
    <w:semiHidden/>
    <w:unhideWhenUsed/>
    <w:qFormat/>
    <w:rsid w:val="00336081"/>
    <w:pPr>
      <w:widowControl w:val="0"/>
      <w:autoSpaceDE w:val="0"/>
      <w:autoSpaceDN w:val="0"/>
    </w:pPr>
    <w:rPr>
      <w:rFonts w:ascii="Calibri" w:eastAsia="Calibri" w:hAnsi="Calibr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Titre2Car">
    <w:name w:val="Titre 2 Car"/>
    <w:basedOn w:val="Policepardfaut"/>
    <w:link w:val="Titre2"/>
    <w:uiPriority w:val="9"/>
    <w:rsid w:val="00EB392E"/>
    <w:rPr>
      <w:b/>
      <w:sz w:val="36"/>
      <w:szCs w:val="3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4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7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3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0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2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1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3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7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6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4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7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1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53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11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58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0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7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62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73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10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0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4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8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0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1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93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8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0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21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56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61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73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85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13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3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6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23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5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04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36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0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1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2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1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8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3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31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3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92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78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2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83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0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23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05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6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38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9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5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33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95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45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6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6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63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0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5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13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1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92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4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24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16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4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76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72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36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74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94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8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73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67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71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7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7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53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39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03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59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36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76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50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1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7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1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20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4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32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4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2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21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64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6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06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28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87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10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46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73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20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5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93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45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56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4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8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86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5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156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0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3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1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24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8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96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35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85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07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19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27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47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94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9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8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46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1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6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93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9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25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8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75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2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2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53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73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0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6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4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04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45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1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73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88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3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0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37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9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1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55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3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9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2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1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06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3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435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05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0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30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8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4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2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45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77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00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9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9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0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88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97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1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2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7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261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03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65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69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93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05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1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41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5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3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150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36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18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16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43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4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9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1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0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8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62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88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89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9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5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76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5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55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5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5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00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1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7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7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1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1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7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4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9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6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65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78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37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9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7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5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0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93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1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2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8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27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9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8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7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7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2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1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23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61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0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54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6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1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8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65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7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05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7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0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11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2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27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9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92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0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227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8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90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7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14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5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8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9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3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5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08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35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6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6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2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32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9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68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1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4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53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7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73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8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42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92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22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88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5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0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4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57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76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44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6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36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48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87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8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42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26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18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8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50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3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7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33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64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3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4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9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39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87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23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8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86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3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93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58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8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5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6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3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7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4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7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9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41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8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14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85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3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30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45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protection.donnees.dsi@aphp.fr" TargetMode="External"/><Relationship Id="rId18" Type="http://schemas.openxmlformats.org/officeDocument/2006/relationships/footer" Target="footer2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cnil.fr/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hyperlink" Target="mailto:protection.donnees.dsi@aphp.fr" TargetMode="External"/><Relationship Id="rId10" Type="http://schemas.openxmlformats.org/officeDocument/2006/relationships/image" Target="media/image1.png"/><Relationship Id="rId19" Type="http://schemas.openxmlformats.org/officeDocument/2006/relationships/footer" Target="footer3.xml"/><Relationship Id="rId4" Type="http://schemas.openxmlformats.org/officeDocument/2006/relationships/styles" Target="styles.xml"/><Relationship Id="rId9" Type="http://schemas.openxmlformats.org/officeDocument/2006/relationships/hyperlink" Target="http://www.eucast.org/" TargetMode="External"/><Relationship Id="rId14" Type="http://schemas.openxmlformats.org/officeDocument/2006/relationships/hyperlink" Target="http://www.cnil.fr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gIg6iNL9n/z/EIXqJeTc1meH743w==">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B5A5D6D6-DC1A-4C20-BE79-ED838114D2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19</TotalTime>
  <Pages>14</Pages>
  <Words>6028</Words>
  <Characters>33160</Characters>
  <Application>Microsoft Office Word</Application>
  <DocSecurity>0</DocSecurity>
  <Lines>276</Lines>
  <Paragraphs>7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APHP</Company>
  <LinksUpToDate>false</LinksUpToDate>
  <CharactersWithSpaces>39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ssajan, J.D. (+33)</dc:creator>
  <cp:lastModifiedBy>DESSAJAN Julien</cp:lastModifiedBy>
  <cp:revision>190</cp:revision>
  <dcterms:created xsi:type="dcterms:W3CDTF">2025-01-14T09:42:00Z</dcterms:created>
  <dcterms:modified xsi:type="dcterms:W3CDTF">2025-03-29T2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fiMihJPd"/&gt;&lt;style id="http://www.zotero.org/styles/vancouver" locale="en-US" hasBibliography="1" bibliographyStyleHasBeenSet="1"/&gt;&lt;prefs&gt;&lt;pref name="fieldType" value="Field"/&gt;&lt;/prefs&gt;&lt;/data&gt;</vt:lpwstr>
  </property>
</Properties>
</file>